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7B5A" w:rsidRPr="00B37B5A" w:rsidRDefault="00B37B5A" w:rsidP="00B37B5A">
      <w:pPr>
        <w:rPr>
          <w:b/>
        </w:rPr>
      </w:pPr>
      <w:r w:rsidRPr="00B37B5A">
        <w:rPr>
          <w:b/>
        </w:rPr>
        <w:t xml:space="preserve">A Review of the Mechanism of Action, Metabolic Profile &amp; Haemodynamic Effects of SGLT2 Inhibitors  </w:t>
      </w:r>
    </w:p>
    <w:p w:rsidR="00E371DA" w:rsidRDefault="00E371DA" w:rsidP="00B37B5A">
      <w:pPr>
        <w:rPr>
          <w:b/>
        </w:rPr>
      </w:pPr>
    </w:p>
    <w:p w:rsidR="00B37B5A" w:rsidRDefault="00CD3A93" w:rsidP="00B37B5A">
      <w:pPr>
        <w:rPr>
          <w:b/>
        </w:rPr>
      </w:pPr>
      <w:r>
        <w:rPr>
          <w:b/>
        </w:rPr>
        <w:t>Emily</w:t>
      </w:r>
      <w:r w:rsidR="007C05E0">
        <w:rPr>
          <w:b/>
        </w:rPr>
        <w:t xml:space="preserve"> </w:t>
      </w:r>
      <w:r w:rsidR="00B37B5A" w:rsidRPr="00B37B5A">
        <w:rPr>
          <w:b/>
        </w:rPr>
        <w:t xml:space="preserve">Brown, Surya </w:t>
      </w:r>
      <w:r w:rsidR="007C05E0">
        <w:rPr>
          <w:b/>
        </w:rPr>
        <w:t>P</w:t>
      </w:r>
      <w:r>
        <w:rPr>
          <w:b/>
        </w:rPr>
        <w:t>anicker</w:t>
      </w:r>
      <w:r w:rsidR="007C05E0">
        <w:rPr>
          <w:b/>
        </w:rPr>
        <w:t xml:space="preserve"> </w:t>
      </w:r>
      <w:r w:rsidR="00B37B5A" w:rsidRPr="00B37B5A">
        <w:rPr>
          <w:b/>
        </w:rPr>
        <w:t>Rajeev</w:t>
      </w:r>
      <w:r w:rsidR="00B37B5A">
        <w:rPr>
          <w:b/>
        </w:rPr>
        <w:t>, Dan</w:t>
      </w:r>
      <w:r w:rsidR="0095137E">
        <w:rPr>
          <w:b/>
        </w:rPr>
        <w:t>iel J</w:t>
      </w:r>
      <w:r w:rsidR="00B37B5A">
        <w:rPr>
          <w:b/>
        </w:rPr>
        <w:t xml:space="preserve"> Cuthbertson, John </w:t>
      </w:r>
      <w:r w:rsidR="00E371DA">
        <w:rPr>
          <w:b/>
        </w:rPr>
        <w:t xml:space="preserve">PH </w:t>
      </w:r>
      <w:r w:rsidR="00B37B5A">
        <w:rPr>
          <w:b/>
        </w:rPr>
        <w:t>Wilding</w:t>
      </w:r>
    </w:p>
    <w:p w:rsidR="00B37B5A" w:rsidRDefault="00B37B5A" w:rsidP="00B37B5A">
      <w:pPr>
        <w:rPr>
          <w:b/>
        </w:rPr>
      </w:pPr>
    </w:p>
    <w:p w:rsidR="00B37B5A" w:rsidRDefault="00B37B5A" w:rsidP="00B37B5A">
      <w:pPr>
        <w:rPr>
          <w:b/>
        </w:rPr>
      </w:pPr>
      <w:r>
        <w:rPr>
          <w:b/>
        </w:rPr>
        <w:t>Obesity and Endocrinology Research</w:t>
      </w:r>
    </w:p>
    <w:p w:rsidR="00B37B5A" w:rsidRDefault="00B37B5A" w:rsidP="00B37B5A">
      <w:pPr>
        <w:rPr>
          <w:b/>
        </w:rPr>
      </w:pPr>
      <w:r w:rsidRPr="00B37B5A">
        <w:rPr>
          <w:b/>
        </w:rPr>
        <w:t xml:space="preserve">Institute of Ageing and Chronic Disease, </w:t>
      </w:r>
    </w:p>
    <w:p w:rsidR="00B37B5A" w:rsidRPr="00B37B5A" w:rsidRDefault="00B37B5A" w:rsidP="00B37B5A">
      <w:pPr>
        <w:rPr>
          <w:b/>
        </w:rPr>
      </w:pPr>
      <w:r w:rsidRPr="00B37B5A">
        <w:rPr>
          <w:b/>
        </w:rPr>
        <w:t>University of Liverpool, Liverpool, United Kingdom</w:t>
      </w:r>
    </w:p>
    <w:p w:rsidR="00B37B5A" w:rsidRPr="00B37B5A" w:rsidRDefault="00B37B5A" w:rsidP="00B37B5A">
      <w:pPr>
        <w:rPr>
          <w:b/>
        </w:rPr>
      </w:pPr>
    </w:p>
    <w:p w:rsidR="00B37B5A" w:rsidRPr="00B37B5A" w:rsidRDefault="00B37B5A" w:rsidP="00B37B5A">
      <w:pPr>
        <w:rPr>
          <w:b/>
        </w:rPr>
      </w:pPr>
      <w:r w:rsidRPr="00B37B5A">
        <w:rPr>
          <w:b/>
        </w:rPr>
        <w:t xml:space="preserve">Corresponding author &amp; address for reprints: </w:t>
      </w:r>
    </w:p>
    <w:p w:rsidR="00B37B5A" w:rsidRPr="00B37B5A" w:rsidRDefault="00B37B5A" w:rsidP="00B37B5A">
      <w:pPr>
        <w:rPr>
          <w:b/>
        </w:rPr>
      </w:pPr>
      <w:r w:rsidRPr="00B37B5A">
        <w:rPr>
          <w:b/>
        </w:rPr>
        <w:t>Professor John Wilding</w:t>
      </w:r>
    </w:p>
    <w:p w:rsidR="00B37B5A" w:rsidRDefault="00B37B5A" w:rsidP="00B37B5A">
      <w:pPr>
        <w:rPr>
          <w:b/>
        </w:rPr>
      </w:pPr>
      <w:r w:rsidRPr="00B37B5A">
        <w:rPr>
          <w:b/>
        </w:rPr>
        <w:t>Obesity and Endocrinology Research</w:t>
      </w:r>
    </w:p>
    <w:p w:rsidR="00B37B5A" w:rsidRDefault="00B37B5A" w:rsidP="00B37B5A">
      <w:pPr>
        <w:rPr>
          <w:b/>
        </w:rPr>
      </w:pPr>
      <w:r w:rsidRPr="00B37B5A">
        <w:rPr>
          <w:b/>
        </w:rPr>
        <w:t xml:space="preserve">Clinical Sciences Centre, </w:t>
      </w:r>
      <w:bookmarkStart w:id="0" w:name="_GoBack"/>
      <w:bookmarkEnd w:id="0"/>
    </w:p>
    <w:p w:rsidR="00B37B5A" w:rsidRDefault="00B37B5A" w:rsidP="00B37B5A">
      <w:pPr>
        <w:rPr>
          <w:b/>
        </w:rPr>
      </w:pPr>
      <w:r w:rsidRPr="00B37B5A">
        <w:rPr>
          <w:b/>
        </w:rPr>
        <w:t xml:space="preserve">University Hospital Aintree, </w:t>
      </w:r>
    </w:p>
    <w:p w:rsidR="00B37B5A" w:rsidRDefault="00B37B5A" w:rsidP="00B37B5A">
      <w:pPr>
        <w:rPr>
          <w:b/>
        </w:rPr>
      </w:pPr>
      <w:proofErr w:type="spellStart"/>
      <w:r w:rsidRPr="00B37B5A">
        <w:rPr>
          <w:b/>
        </w:rPr>
        <w:t>Longmoor</w:t>
      </w:r>
      <w:proofErr w:type="spellEnd"/>
      <w:r w:rsidRPr="00B37B5A">
        <w:rPr>
          <w:b/>
        </w:rPr>
        <w:t xml:space="preserve"> Lane,</w:t>
      </w:r>
    </w:p>
    <w:p w:rsidR="00B37B5A" w:rsidRPr="00B37B5A" w:rsidRDefault="00B37B5A" w:rsidP="00B37B5A">
      <w:pPr>
        <w:rPr>
          <w:b/>
        </w:rPr>
      </w:pPr>
      <w:r w:rsidRPr="00B37B5A">
        <w:rPr>
          <w:b/>
        </w:rPr>
        <w:t>Liverpool, L9 7AL</w:t>
      </w:r>
    </w:p>
    <w:p w:rsidR="00B37B5A" w:rsidRPr="00B37B5A" w:rsidRDefault="00B37B5A" w:rsidP="00B37B5A">
      <w:pPr>
        <w:rPr>
          <w:b/>
        </w:rPr>
      </w:pPr>
      <w:r w:rsidRPr="00B37B5A">
        <w:rPr>
          <w:b/>
        </w:rPr>
        <w:t>E-mail: J.P.H.Wilding@liverpool.ac.uk</w:t>
      </w:r>
    </w:p>
    <w:p w:rsidR="00B37B5A" w:rsidRDefault="00B37B5A" w:rsidP="00B37B5A">
      <w:pPr>
        <w:rPr>
          <w:b/>
        </w:rPr>
      </w:pPr>
    </w:p>
    <w:p w:rsidR="00B37B5A" w:rsidRDefault="00B37B5A" w:rsidP="00B37B5A">
      <w:pPr>
        <w:rPr>
          <w:b/>
        </w:rPr>
      </w:pPr>
    </w:p>
    <w:p w:rsidR="00B37B5A" w:rsidRDefault="00B37B5A" w:rsidP="00B37B5A">
      <w:pPr>
        <w:rPr>
          <w:b/>
        </w:rPr>
      </w:pPr>
    </w:p>
    <w:p w:rsidR="00B37B5A" w:rsidRDefault="00B37B5A" w:rsidP="00B37B5A">
      <w:pPr>
        <w:rPr>
          <w:b/>
        </w:rPr>
      </w:pPr>
      <w:r w:rsidRPr="00B37B5A">
        <w:rPr>
          <w:b/>
        </w:rPr>
        <w:t xml:space="preserve">Length </w:t>
      </w:r>
      <w:r w:rsidR="007C05E0">
        <w:rPr>
          <w:b/>
        </w:rPr>
        <w:t>4578</w:t>
      </w:r>
      <w:r w:rsidR="00035543">
        <w:rPr>
          <w:b/>
        </w:rPr>
        <w:t xml:space="preserve"> </w:t>
      </w:r>
      <w:r w:rsidRPr="00B37B5A">
        <w:rPr>
          <w:b/>
        </w:rPr>
        <w:t xml:space="preserve">words, </w:t>
      </w:r>
      <w:r w:rsidR="007C05E0">
        <w:rPr>
          <w:b/>
        </w:rPr>
        <w:t>84</w:t>
      </w:r>
      <w:r w:rsidR="008C6357">
        <w:rPr>
          <w:b/>
        </w:rPr>
        <w:t xml:space="preserve"> references </w:t>
      </w:r>
      <w:r w:rsidRPr="00B37B5A">
        <w:rPr>
          <w:b/>
        </w:rPr>
        <w:t xml:space="preserve">+ </w:t>
      </w:r>
      <w:r w:rsidR="008C6357">
        <w:rPr>
          <w:b/>
        </w:rPr>
        <w:t xml:space="preserve">2 </w:t>
      </w:r>
      <w:r w:rsidRPr="00B37B5A">
        <w:rPr>
          <w:b/>
        </w:rPr>
        <w:t xml:space="preserve">tables and </w:t>
      </w:r>
      <w:r w:rsidR="008C6357">
        <w:rPr>
          <w:b/>
        </w:rPr>
        <w:t xml:space="preserve">2 </w:t>
      </w:r>
      <w:r w:rsidRPr="00B37B5A">
        <w:rPr>
          <w:b/>
        </w:rPr>
        <w:t>figures</w:t>
      </w:r>
    </w:p>
    <w:p w:rsidR="00C94C23" w:rsidRDefault="00C94C23" w:rsidP="00B37B5A">
      <w:pPr>
        <w:rPr>
          <w:b/>
        </w:rPr>
      </w:pPr>
    </w:p>
    <w:p w:rsidR="00431326" w:rsidRDefault="00431326" w:rsidP="00B37B5A">
      <w:pPr>
        <w:rPr>
          <w:b/>
        </w:rPr>
      </w:pPr>
      <w:r>
        <w:rPr>
          <w:b/>
        </w:rPr>
        <w:t>Competing Interests</w:t>
      </w:r>
    </w:p>
    <w:p w:rsidR="00431326" w:rsidRPr="00431326" w:rsidRDefault="00431326" w:rsidP="00431326">
      <w:pPr>
        <w:spacing w:after="0" w:line="360" w:lineRule="auto"/>
      </w:pPr>
      <w:r w:rsidRPr="00431326">
        <w:t>JP</w:t>
      </w:r>
      <w:r>
        <w:t>H</w:t>
      </w:r>
      <w:r w:rsidRPr="00431326">
        <w:t>W reports personal fees, grants, and</w:t>
      </w:r>
      <w:r>
        <w:t xml:space="preserve"> </w:t>
      </w:r>
      <w:r w:rsidRPr="00431326">
        <w:t>consultancy fees paid to his institution from AstraZeneca, Novo Nordisk,</w:t>
      </w:r>
      <w:r>
        <w:t xml:space="preserve"> </w:t>
      </w:r>
      <w:r w:rsidRPr="00431326">
        <w:t>and Takeda, personal fees and consultancy fees paid to his institution</w:t>
      </w:r>
    </w:p>
    <w:p w:rsidR="00431326" w:rsidRPr="00431326" w:rsidRDefault="00431326" w:rsidP="00431326">
      <w:pPr>
        <w:spacing w:after="0" w:line="360" w:lineRule="auto"/>
      </w:pPr>
      <w:proofErr w:type="gramStart"/>
      <w:r w:rsidRPr="00431326">
        <w:t>from</w:t>
      </w:r>
      <w:proofErr w:type="gramEnd"/>
      <w:r w:rsidRPr="00431326">
        <w:t xml:space="preserve"> </w:t>
      </w:r>
      <w:proofErr w:type="spellStart"/>
      <w:r w:rsidRPr="00431326">
        <w:t>Boehringer</w:t>
      </w:r>
      <w:proofErr w:type="spellEnd"/>
      <w:r w:rsidRPr="00431326">
        <w:t xml:space="preserve"> </w:t>
      </w:r>
      <w:proofErr w:type="spellStart"/>
      <w:r w:rsidRPr="00431326">
        <w:t>Ingelheim</w:t>
      </w:r>
      <w:proofErr w:type="spellEnd"/>
      <w:r w:rsidRPr="00431326">
        <w:t>, Lilly, Janssen, Napp, Mundipharma, and</w:t>
      </w:r>
      <w:r>
        <w:t xml:space="preserve"> </w:t>
      </w:r>
      <w:r w:rsidRPr="00431326">
        <w:t>Sanofi, and consultancy fees paid to his institution from Wilmington</w:t>
      </w:r>
      <w:r>
        <w:t xml:space="preserve"> </w:t>
      </w:r>
      <w:r w:rsidRPr="00431326">
        <w:t>Healthcare outside of the submitted work.</w:t>
      </w:r>
      <w:r>
        <w:t xml:space="preserve">  DC</w:t>
      </w:r>
      <w:r w:rsidR="009A5004">
        <w:t xml:space="preserve"> reports personal fees, and grants </w:t>
      </w:r>
      <w:r w:rsidR="009A5004" w:rsidRPr="00431326">
        <w:t>paid to h</w:t>
      </w:r>
      <w:r w:rsidR="009A5004">
        <w:t>is institution from AstraZeneca and</w:t>
      </w:r>
      <w:r w:rsidR="009A5004" w:rsidRPr="00431326">
        <w:t xml:space="preserve"> Novo Nordisk, personal </w:t>
      </w:r>
      <w:r w:rsidR="009A5004">
        <w:t xml:space="preserve">lecture </w:t>
      </w:r>
      <w:r w:rsidR="009A5004" w:rsidRPr="00431326">
        <w:t>fees from</w:t>
      </w:r>
      <w:r w:rsidR="009A5004">
        <w:t xml:space="preserve"> </w:t>
      </w:r>
      <w:proofErr w:type="spellStart"/>
      <w:r w:rsidR="009A5004">
        <w:t>Boehringer</w:t>
      </w:r>
      <w:proofErr w:type="spellEnd"/>
      <w:r w:rsidR="009A5004">
        <w:t xml:space="preserve"> </w:t>
      </w:r>
      <w:proofErr w:type="spellStart"/>
      <w:r w:rsidR="009A5004">
        <w:t>Ingelheim</w:t>
      </w:r>
      <w:proofErr w:type="spellEnd"/>
      <w:r w:rsidR="009A5004">
        <w:t>,</w:t>
      </w:r>
      <w:r w:rsidR="0016766B">
        <w:t xml:space="preserve"> Pfizer and </w:t>
      </w:r>
      <w:proofErr w:type="spellStart"/>
      <w:r w:rsidR="0016766B">
        <w:t>Ipsen</w:t>
      </w:r>
      <w:proofErr w:type="spellEnd"/>
      <w:r w:rsidR="009A5004">
        <w:t>.</w:t>
      </w:r>
      <w:r w:rsidR="007C05E0">
        <w:t xml:space="preserve"> </w:t>
      </w:r>
      <w:r>
        <w:t xml:space="preserve">SR reports previous salary support from a grant to The University of Liverpool from AstraZeneca, and EB </w:t>
      </w:r>
      <w:proofErr w:type="gramStart"/>
      <w:r>
        <w:t>is currently supported</w:t>
      </w:r>
      <w:proofErr w:type="gramEnd"/>
      <w:r>
        <w:t xml:space="preserve"> by a grant funded to the University of Liverpool by AstraZeneca</w:t>
      </w:r>
    </w:p>
    <w:p w:rsidR="00B37B5A" w:rsidRDefault="00B37B5A">
      <w:pPr>
        <w:rPr>
          <w:b/>
        </w:rPr>
      </w:pPr>
      <w:r>
        <w:rPr>
          <w:b/>
        </w:rPr>
        <w:br w:type="page"/>
      </w:r>
    </w:p>
    <w:p w:rsidR="00B37B5A" w:rsidRDefault="00B37B5A" w:rsidP="008C6357">
      <w:pPr>
        <w:spacing w:after="0" w:line="360" w:lineRule="auto"/>
        <w:rPr>
          <w:b/>
        </w:rPr>
      </w:pPr>
      <w:r>
        <w:rPr>
          <w:b/>
        </w:rPr>
        <w:lastRenderedPageBreak/>
        <w:t>Abstract</w:t>
      </w:r>
    </w:p>
    <w:p w:rsidR="00114456" w:rsidRDefault="004851EF" w:rsidP="008C6357">
      <w:pPr>
        <w:spacing w:after="0" w:line="360" w:lineRule="auto"/>
      </w:pPr>
      <w:r>
        <w:t xml:space="preserve">Inhibition of glucose transport in the kidney, to produce </w:t>
      </w:r>
      <w:r w:rsidR="00400FEA">
        <w:t>glucosuria</w:t>
      </w:r>
      <w:r>
        <w:t xml:space="preserve"> and thus directly lower blood glucose seems a remarkably simple way to treat diabetes</w:t>
      </w:r>
      <w:r w:rsidR="00AC2FDD">
        <w:t xml:space="preserve"> (type 1 or type 2)</w:t>
      </w:r>
      <w:r>
        <w:t>.   The development of sodium-glucose co-transporter</w:t>
      </w:r>
      <w:r w:rsidR="004373A5">
        <w:t xml:space="preserve">-2 (SGLT2) </w:t>
      </w:r>
      <w:r>
        <w:t xml:space="preserve">inhibitors </w:t>
      </w:r>
      <w:r w:rsidR="004373A5">
        <w:t>and their subsequent clinical development has on one hand shown this to be true, but at another level has helped reveal a complex web of interacting effects starting in the kidney and modulating multiple metabolic pathways</w:t>
      </w:r>
      <w:r w:rsidR="00AC2FDD">
        <w:t xml:space="preserve"> in a variety of other organs</w:t>
      </w:r>
      <w:r w:rsidR="004373A5">
        <w:t xml:space="preserve">. These underlie the now clear benefits of this class of drugs in the management of type 2 diabetes from glucose lowering, weight loss and blood pressure reduction through to the reductions in cardiovascular and renal complications observed in long-term outcomes trials.  They also explain some of the adverse effects that have emerged, including the risk of </w:t>
      </w:r>
      <w:r w:rsidR="00DD1DE4">
        <w:t xml:space="preserve">diabetic </w:t>
      </w:r>
      <w:r w:rsidR="004373A5">
        <w:t xml:space="preserve">ketoacidosis.  </w:t>
      </w:r>
      <w:r w:rsidR="000235C3">
        <w:t>This review describes the effects of SGLT2 inhibition in relation to this complex physiology</w:t>
      </w:r>
      <w:r w:rsidR="00400FEA">
        <w:t>,</w:t>
      </w:r>
      <w:r w:rsidR="000235C3">
        <w:t xml:space="preserve"> and </w:t>
      </w:r>
      <w:r w:rsidR="00400FEA">
        <w:t xml:space="preserve">shows </w:t>
      </w:r>
      <w:r w:rsidR="000235C3">
        <w:t xml:space="preserve">how </w:t>
      </w:r>
      <w:r w:rsidR="00114456">
        <w:t xml:space="preserve">this </w:t>
      </w:r>
      <w:r w:rsidR="000235C3">
        <w:t xml:space="preserve">can </w:t>
      </w:r>
      <w:r w:rsidR="00114456">
        <w:t xml:space="preserve">favourably alter the </w:t>
      </w:r>
      <w:r w:rsidR="000235C3">
        <w:t xml:space="preserve">pathophysiology of </w:t>
      </w:r>
      <w:r w:rsidR="00AC2FDD">
        <w:t xml:space="preserve">type 2 </w:t>
      </w:r>
      <w:r w:rsidR="000235C3">
        <w:t>diabetes</w:t>
      </w:r>
      <w:r w:rsidR="00114456">
        <w:t>.</w:t>
      </w:r>
    </w:p>
    <w:p w:rsidR="00114456" w:rsidRDefault="00114456" w:rsidP="008C6357">
      <w:pPr>
        <w:spacing w:after="0" w:line="360" w:lineRule="auto"/>
      </w:pPr>
    </w:p>
    <w:p w:rsidR="00143EE0" w:rsidRDefault="00143EE0">
      <w:pPr>
        <w:rPr>
          <w:b/>
        </w:rPr>
      </w:pPr>
      <w:r>
        <w:rPr>
          <w:b/>
        </w:rPr>
        <w:br/>
      </w:r>
    </w:p>
    <w:p w:rsidR="00143EE0" w:rsidRDefault="00143EE0">
      <w:pPr>
        <w:rPr>
          <w:b/>
        </w:rPr>
      </w:pPr>
      <w:r>
        <w:rPr>
          <w:b/>
        </w:rPr>
        <w:br w:type="page"/>
      </w:r>
    </w:p>
    <w:p w:rsidR="00B37B5A" w:rsidRDefault="00B37B5A" w:rsidP="00E371DA">
      <w:pPr>
        <w:spacing w:after="0" w:line="360" w:lineRule="auto"/>
        <w:rPr>
          <w:b/>
        </w:rPr>
      </w:pPr>
      <w:r>
        <w:rPr>
          <w:b/>
        </w:rPr>
        <w:lastRenderedPageBreak/>
        <w:t>Introduction</w:t>
      </w:r>
    </w:p>
    <w:p w:rsidR="00B37B5A" w:rsidRDefault="00143EE0" w:rsidP="00E371DA">
      <w:pPr>
        <w:spacing w:after="0" w:line="360" w:lineRule="auto"/>
      </w:pPr>
      <w:r>
        <w:t xml:space="preserve">Sodium Glucose Transporter 2 inhibitors (SGLT2i) are one of the newest classes of drugs available to lower glucose in people with type 2 diabetes, but their origins go back to the </w:t>
      </w:r>
      <w:r w:rsidR="00F47477">
        <w:t>19</w:t>
      </w:r>
      <w:r w:rsidRPr="00143EE0">
        <w:rPr>
          <w:vertAlign w:val="superscript"/>
        </w:rPr>
        <w:t>th</w:t>
      </w:r>
      <w:r>
        <w:t xml:space="preserve"> Century, when </w:t>
      </w:r>
      <w:proofErr w:type="spellStart"/>
      <w:r>
        <w:t>phlorizin</w:t>
      </w:r>
      <w:proofErr w:type="spellEnd"/>
      <w:r>
        <w:t>, extracted from the bark of app</w:t>
      </w:r>
      <w:r w:rsidR="00400FEA">
        <w:t>le trees was shown to induce glucosuria</w:t>
      </w:r>
      <w:r>
        <w:t xml:space="preserve">.  </w:t>
      </w:r>
      <w:proofErr w:type="spellStart"/>
      <w:r w:rsidR="00F47477">
        <w:t>Phlorizin</w:t>
      </w:r>
      <w:proofErr w:type="spellEnd"/>
      <w:r w:rsidR="00F47477">
        <w:t xml:space="preserve"> was </w:t>
      </w:r>
      <w:r w:rsidR="00522A00">
        <w:t xml:space="preserve">later </w:t>
      </w:r>
      <w:r w:rsidR="006C7BD8">
        <w:t xml:space="preserve">used experimentally as </w:t>
      </w:r>
      <w:r w:rsidR="00F47477">
        <w:t xml:space="preserve">a </w:t>
      </w:r>
      <w:r w:rsidR="006C7BD8">
        <w:t xml:space="preserve">tool to help understand renal glucose transport and the effects of glucose toxicity, as </w:t>
      </w:r>
      <w:r w:rsidR="00F47477">
        <w:t>it</w:t>
      </w:r>
      <w:r w:rsidR="006C7BD8">
        <w:t xml:space="preserve"> could be used to lower blood glucose without directly affecting insulin secretion or sensitivity</w:t>
      </w:r>
      <w:r w:rsidR="00653032">
        <w:t xml:space="preserve"> </w:t>
      </w:r>
      <w:r w:rsidR="00653032">
        <w:fldChar w:fldCharType="begin"/>
      </w:r>
      <w:r w:rsidR="00FB4C9B">
        <w:instrText xml:space="preserve"> ADDIN EN.CITE &lt;EndNote&gt;&lt;Cite&gt;&lt;Author&gt;Rossetti&lt;/Author&gt;&lt;Year&gt;1987&lt;/Year&gt;&lt;RecNum&gt;8618&lt;/RecNum&gt;&lt;DisplayText&gt;[1]&lt;/DisplayText&gt;&lt;record&gt;&lt;rec-number&gt;8618&lt;/rec-number&gt;&lt;foreign-keys&gt;&lt;key app="EN" db-id="9fxzeff5re22rmedez65eavdrewz0s0exw5z" timestamp="1482946363"&gt;8618&lt;/key&gt;&lt;/foreign-keys&gt;&lt;ref-type name="Journal Article"&gt;17&lt;/ref-type&gt;&lt;contributors&gt;&lt;authors&gt;&lt;author&gt;Rossetti, L.&lt;/author&gt;&lt;author&gt;Smith, D.&lt;/author&gt;&lt;author&gt;Shulman, G. I.&lt;/author&gt;&lt;author&gt;Papachristou, D.&lt;/author&gt;&lt;author&gt;DeFronzo, R. A.&lt;/author&gt;&lt;/authors&gt;&lt;/contributors&gt;&lt;titles&gt;&lt;title&gt;Correction of hyperglycemia with phlorizin normalizes tissue sensitivity to insulin in diabetic rats&lt;/title&gt;&lt;secondary-title&gt;J Clin Invest&lt;/secondary-title&gt;&lt;alt-title&gt;The Journal of clinical investigation&lt;/alt-title&gt;&lt;/titles&gt;&lt;alt-periodical&gt;&lt;full-title&gt;The Journal of Clinical Investigation&lt;/full-title&gt;&lt;/alt-periodical&gt;&lt;pages&gt;1510-5&lt;/pages&gt;&lt;volume&gt;79&lt;/volume&gt;&lt;number&gt;5&lt;/number&gt;&lt;edition&gt;1987/05/01&lt;/edition&gt;&lt;keywords&gt;&lt;keyword&gt;Animals&lt;/keyword&gt;&lt;keyword&gt;Diabetes Mellitus, Experimental/*physiopathology&lt;/keyword&gt;&lt;keyword&gt;Glycosuria/physiopathology&lt;/keyword&gt;&lt;keyword&gt;Hyperglycemia/*drug therapy&lt;/keyword&gt;&lt;keyword&gt;Hyperinsulinism/physiopathology&lt;/keyword&gt;&lt;keyword&gt;Insulin Resistance/*drug effects&lt;/keyword&gt;&lt;keyword&gt;Male&lt;/keyword&gt;&lt;keyword&gt;Phlorhizin/*therapeutic use&lt;/keyword&gt;&lt;keyword&gt;Rats&lt;/keyword&gt;&lt;keyword&gt;Rats, Inbred Strains&lt;/keyword&gt;&lt;/keywords&gt;&lt;dates&gt;&lt;year&gt;1987&lt;/year&gt;&lt;pub-dates&gt;&lt;date&gt;May&lt;/date&gt;&lt;/pub-dates&gt;&lt;/dates&gt;&lt;isbn&gt;0021-9738 (Print)&amp;#xD;0021-9738&lt;/isbn&gt;&lt;accession-num&gt;3571496&lt;/accession-num&gt;&lt;urls&gt;&lt;/urls&gt;&lt;custom2&gt;Pmc424427&lt;/custom2&gt;&lt;electronic-resource-num&gt;10.1172/jci112981&lt;/electronic-resource-num&gt;&lt;remote-database-provider&gt;NLM&lt;/remote-database-provider&gt;&lt;language&gt;eng&lt;/language&gt;&lt;/record&gt;&lt;/Cite&gt;&lt;/EndNote&gt;</w:instrText>
      </w:r>
      <w:r w:rsidR="00653032">
        <w:fldChar w:fldCharType="separate"/>
      </w:r>
      <w:r w:rsidR="00FB4C9B">
        <w:rPr>
          <w:noProof/>
        </w:rPr>
        <w:t>[1]</w:t>
      </w:r>
      <w:r w:rsidR="00653032">
        <w:fldChar w:fldCharType="end"/>
      </w:r>
      <w:r w:rsidR="006C7BD8">
        <w:t xml:space="preserve">.  However </w:t>
      </w:r>
      <w:r w:rsidR="00F47477">
        <w:t>its</w:t>
      </w:r>
      <w:r w:rsidR="006C7BD8">
        <w:t xml:space="preserve"> therapeutic potential was limited, due to poor oral bioavailability, and effects on gut glucose absorp</w:t>
      </w:r>
      <w:r w:rsidR="00F47477">
        <w:t xml:space="preserve">tion that resulted in diarrhoea; </w:t>
      </w:r>
      <w:proofErr w:type="spellStart"/>
      <w:r w:rsidR="00F47477">
        <w:t>phlorizin</w:t>
      </w:r>
      <w:proofErr w:type="spellEnd"/>
      <w:r w:rsidR="00F47477">
        <w:t xml:space="preserve"> also has an active metabolite (</w:t>
      </w:r>
      <w:proofErr w:type="spellStart"/>
      <w:r w:rsidR="00F47477">
        <w:t>phloretin</w:t>
      </w:r>
      <w:proofErr w:type="spellEnd"/>
      <w:r w:rsidR="00F47477">
        <w:t>) that inhibits the GLUT1 glucose transporter that is important for normal glucose transport in many tissues</w:t>
      </w:r>
      <w:r w:rsidR="00653032">
        <w:t xml:space="preserve"> </w:t>
      </w:r>
      <w:r w:rsidR="00653032">
        <w:fldChar w:fldCharType="begin"/>
      </w:r>
      <w:r w:rsidR="00FB4C9B">
        <w:instrText xml:space="preserve"> ADDIN EN.CITE &lt;EndNote&gt;&lt;Cite&gt;&lt;Author&gt;Wright&lt;/Author&gt;&lt;Year&gt;2011&lt;/Year&gt;&lt;RecNum&gt;8617&lt;/RecNum&gt;&lt;DisplayText&gt;[2]&lt;/DisplayText&gt;&lt;record&gt;&lt;rec-number&gt;8617&lt;/rec-number&gt;&lt;foreign-keys&gt;&lt;key app="EN" db-id="9fxzeff5re22rmedez65eavdrewz0s0exw5z" timestamp="1482946363"&gt;8617&lt;/key&gt;&lt;/foreign-keys&gt;&lt;ref-type name="Journal Article"&gt;17&lt;/ref-type&gt;&lt;contributors&gt;&lt;authors&gt;&lt;author&gt;Wright, E. M.&lt;/author&gt;&lt;author&gt;Loo, D. D.&lt;/author&gt;&lt;author&gt;Hirayama, B. A.&lt;/author&gt;&lt;/authors&gt;&lt;/contributors&gt;&lt;auth-address&gt;Department of Physiology, David Geffen School of Medicine at University of California Los Angeles, Los Angeles, California 90095-1751, USA. ewright@mednet.ucla.edu&lt;/auth-address&gt;&lt;titles&gt;&lt;title&gt;Biology of human sodium glucose transporter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33-94&lt;/pages&gt;&lt;volume&gt;91&lt;/volume&gt;&lt;number&gt;2&lt;/number&gt;&lt;edition&gt;2011/04/30&lt;/edition&gt;&lt;keywords&gt;&lt;keyword&gt;Amino Acid Sequence&lt;/keyword&gt;&lt;keyword&gt;Animals&lt;/keyword&gt;&lt;keyword&gt;Cloning, Molecular&lt;/keyword&gt;&lt;keyword&gt;Gene Expression Regulation&lt;/keyword&gt;&lt;keyword&gt;Humans&lt;/keyword&gt;&lt;keyword&gt;Kinetics&lt;/keyword&gt;&lt;keyword&gt;Models, Statistical&lt;/keyword&gt;&lt;keyword&gt;Molecular Sequence Data&lt;/keyword&gt;&lt;keyword&gt;Protein Structure, Secondary&lt;/keyword&gt;&lt;keyword&gt;Sodium-Glucose Transport Proteins/biosynthesis/*genetics/*physiology&lt;/keyword&gt;&lt;keyword&gt;Structure-Activity Relationship&lt;/keyword&gt;&lt;keyword&gt;Substrate Specificity&lt;/keyword&gt;&lt;/keywords&gt;&lt;dates&gt;&lt;year&gt;2011&lt;/year&gt;&lt;pub-dates&gt;&lt;date&gt;Apr&lt;/date&gt;&lt;/pub-dates&gt;&lt;/dates&gt;&lt;isbn&gt;0031-9333&lt;/isbn&gt;&lt;accession-num&gt;21527736&lt;/accession-num&gt;&lt;urls&gt;&lt;/urls&gt;&lt;electronic-resource-num&gt;10.1152/physrev.00055.2009&lt;/electronic-resource-num&gt;&lt;remote-database-provider&gt;NLM&lt;/remote-database-provider&gt;&lt;language&gt;eng&lt;/language&gt;&lt;/record&gt;&lt;/Cite&gt;&lt;/EndNote&gt;</w:instrText>
      </w:r>
      <w:r w:rsidR="00653032">
        <w:fldChar w:fldCharType="separate"/>
      </w:r>
      <w:r w:rsidR="00FB4C9B">
        <w:rPr>
          <w:noProof/>
        </w:rPr>
        <w:t>[2]</w:t>
      </w:r>
      <w:r w:rsidR="00653032">
        <w:fldChar w:fldCharType="end"/>
      </w:r>
      <w:r w:rsidR="00F47477">
        <w:t xml:space="preserve">. </w:t>
      </w:r>
      <w:r w:rsidR="00DC43E4">
        <w:t xml:space="preserve">Research conducted in the last 20 years has now identified the specific mechanisms by which </w:t>
      </w:r>
      <w:proofErr w:type="spellStart"/>
      <w:r w:rsidR="00DC43E4">
        <w:t>phlorizin</w:t>
      </w:r>
      <w:proofErr w:type="spellEnd"/>
      <w:r w:rsidR="00DC43E4">
        <w:t xml:space="preserve"> is able to induce </w:t>
      </w:r>
      <w:r w:rsidR="00400FEA">
        <w:t>glucosuria</w:t>
      </w:r>
      <w:r w:rsidR="00DC43E4">
        <w:t xml:space="preserve"> and lower blood glucose, and led to the development of drugs that are highly selective inhibitors of renal (and / or gut) glucose transport.  </w:t>
      </w:r>
      <w:r w:rsidR="00700260">
        <w:t>These drugs work by inhibiting the facilitative sodium glucose co-transporters (SGLTs) that are responsible for renal glucose reabsorption (predominantly SGLT2 with some contribution from SGLT1, which also has a major role in gut glucose absorption)</w:t>
      </w:r>
      <w:r w:rsidR="00653032">
        <w:fldChar w:fldCharType="begin"/>
      </w:r>
      <w:r w:rsidR="00FB4C9B">
        <w:instrText xml:space="preserve"> ADDIN EN.CITE &lt;EndNote&gt;&lt;Cite&gt;&lt;Author&gt;Wilding&lt;/Author&gt;&lt;Year&gt;2014&lt;/Year&gt;&lt;RecNum&gt;8715&lt;/RecNum&gt;&lt;DisplayText&gt;[3]&lt;/DisplayText&gt;&lt;record&gt;&lt;rec-number&gt;8715&lt;/rec-number&gt;&lt;foreign-keys&gt;&lt;key app="EN" db-id="9fxzeff5re22rmedez65eavdrewz0s0exw5z" timestamp="1482946363"&gt;8715&lt;/key&gt;&lt;/foreign-keys&gt;&lt;ref-type name="Journal Article"&gt;17&lt;/ref-type&gt;&lt;contributors&gt;&lt;authors&gt;&lt;author&gt;Wilding, J. P.&lt;/author&gt;&lt;/authors&gt;&lt;/contributors&gt;&lt;auth-address&gt;Department of Obesity and Endocrinology, University of Liverpool, United Kingdom. Electronic address: J.P.H.Wilding@liverpool.ac.uk.&lt;/auth-address&gt;&lt;titles&gt;&lt;title&gt;The role of the kidneys in glucose homeostasis in type 2 diabetes: clinical implications and therapeutic significance through sodium glucose co-transporter 2 inhibitors&lt;/title&gt;&lt;secondary-title&gt;Metabolism&lt;/secondary-title&gt;&lt;alt-title&gt;Metabolism: clinical and experimental&lt;/alt-title&gt;&lt;/titles&gt;&lt;periodical&gt;&lt;full-title&gt;Metabolism&lt;/full-title&gt;&lt;/periodical&gt;&lt;pages&gt;1228-37&lt;/pages&gt;&lt;volume&gt;63&lt;/volume&gt;&lt;number&gt;10&lt;/number&gt;&lt;edition&gt;2014/08/12&lt;/edition&gt;&lt;keywords&gt;&lt;keyword&gt;Diabetes Mellitus, Type 2/*metabolism/physiopathology&lt;/keyword&gt;&lt;keyword&gt;Glucose/*metabolism&lt;/keyword&gt;&lt;keyword&gt;Homeostasis/*physiology&lt;/keyword&gt;&lt;keyword&gt;Humans&lt;/keyword&gt;&lt;keyword&gt;Kidney/*metabolism/physiopathology&lt;/keyword&gt;&lt;keyword&gt;Sodium-Glucose Transporter 2/*antagonists &amp;amp; inhibitors/*metabolism&lt;/keyword&gt;&lt;keyword&gt;Kidneys&lt;/keyword&gt;&lt;keyword&gt;Sodium glucose co-transporter 2 (SGLT2) inhibitor&lt;/keyword&gt;&lt;keyword&gt;Type 2 diabetes mellitus&lt;/keyword&gt;&lt;/keywords&gt;&lt;dates&gt;&lt;year&gt;2014&lt;/year&gt;&lt;pub-dates&gt;&lt;date&gt;Oct&lt;/date&gt;&lt;/pub-dates&gt;&lt;/dates&gt;&lt;isbn&gt;0026-0495&lt;/isbn&gt;&lt;accession-num&gt;25104103&lt;/accession-num&gt;&lt;urls&gt;&lt;/urls&gt;&lt;electronic-resource-num&gt;10.1016/j.metabol.2014.06.018&lt;/electronic-resource-num&gt;&lt;remote-database-provider&gt;NLM&lt;/remote-database-provider&gt;&lt;language&gt;eng&lt;/language&gt;&lt;/record&gt;&lt;/Cite&gt;&lt;/EndNote&gt;</w:instrText>
      </w:r>
      <w:r w:rsidR="00653032">
        <w:fldChar w:fldCharType="separate"/>
      </w:r>
      <w:r w:rsidR="00FB4C9B">
        <w:rPr>
          <w:noProof/>
        </w:rPr>
        <w:t>[3]</w:t>
      </w:r>
      <w:r w:rsidR="00653032">
        <w:fldChar w:fldCharType="end"/>
      </w:r>
      <w:r w:rsidR="00700260">
        <w:t xml:space="preserve">.  </w:t>
      </w:r>
      <w:r w:rsidR="00DC43E4">
        <w:t xml:space="preserve">Despite early concerns about some adverse effects that occur </w:t>
      </w:r>
      <w:proofErr w:type="gramStart"/>
      <w:r w:rsidR="00DC43E4">
        <w:t>as a result</w:t>
      </w:r>
      <w:proofErr w:type="gramEnd"/>
      <w:r w:rsidR="00DC43E4">
        <w:t xml:space="preserve"> of </w:t>
      </w:r>
      <w:r w:rsidR="00400FEA">
        <w:t>glucosuria</w:t>
      </w:r>
      <w:r w:rsidR="00DC43E4">
        <w:t>, the development of SGLT2</w:t>
      </w:r>
      <w:r w:rsidR="009F683A">
        <w:t xml:space="preserve"> inhibitors</w:t>
      </w:r>
      <w:r w:rsidR="00DC43E4">
        <w:t xml:space="preserve"> </w:t>
      </w:r>
      <w:r w:rsidR="009F683A">
        <w:t>(and potentially dual inhibitors of SGLT1</w:t>
      </w:r>
      <w:r w:rsidR="00700260">
        <w:t xml:space="preserve"> and SGLT2</w:t>
      </w:r>
      <w:r w:rsidR="009F683A">
        <w:t xml:space="preserve">) has led to greater understanding of the fundamental physiological processes involved in glucose transport in the </w:t>
      </w:r>
      <w:r w:rsidR="00870C5E">
        <w:t>kidney</w:t>
      </w:r>
      <w:r w:rsidR="00700260">
        <w:t xml:space="preserve"> and</w:t>
      </w:r>
      <w:r w:rsidR="00DD1DE4">
        <w:t xml:space="preserve"> gastrointestinal</w:t>
      </w:r>
      <w:r w:rsidR="00700260">
        <w:t xml:space="preserve"> </w:t>
      </w:r>
      <w:r w:rsidR="00DD1DE4">
        <w:t>(</w:t>
      </w:r>
      <w:r w:rsidR="00700260">
        <w:t>GI</w:t>
      </w:r>
      <w:r w:rsidR="00DD1DE4">
        <w:t>)</w:t>
      </w:r>
      <w:r w:rsidR="00700260">
        <w:t xml:space="preserve"> tract.  These medications have both predictable and</w:t>
      </w:r>
      <w:r w:rsidR="009F683A">
        <w:t xml:space="preserve"> surprising effects that underpin some of the</w:t>
      </w:r>
      <w:r w:rsidR="00870C5E">
        <w:t>ir</w:t>
      </w:r>
      <w:r w:rsidR="009F683A">
        <w:t xml:space="preserve"> observed therapeutic</w:t>
      </w:r>
      <w:r w:rsidR="00870C5E">
        <w:t xml:space="preserve"> benefits and adverse effects.  This review will focus on the underlying physiology and show how this </w:t>
      </w:r>
      <w:proofErr w:type="gramStart"/>
      <w:r w:rsidR="00870C5E">
        <w:t>is modified</w:t>
      </w:r>
      <w:proofErr w:type="gramEnd"/>
      <w:r w:rsidR="00870C5E">
        <w:t xml:space="preserve"> by pharmacological inhibition of SGLTs in the kidney.</w:t>
      </w:r>
    </w:p>
    <w:p w:rsidR="00653032" w:rsidRDefault="00653032" w:rsidP="00E371DA">
      <w:pPr>
        <w:spacing w:after="0" w:line="360" w:lineRule="auto"/>
      </w:pPr>
    </w:p>
    <w:p w:rsidR="00870C5E" w:rsidRPr="008E3DDA" w:rsidRDefault="008E3DDA" w:rsidP="00E371DA">
      <w:pPr>
        <w:spacing w:after="0" w:line="360" w:lineRule="auto"/>
        <w:rPr>
          <w:b/>
        </w:rPr>
      </w:pPr>
      <w:r w:rsidRPr="008E3DDA">
        <w:rPr>
          <w:b/>
        </w:rPr>
        <w:t xml:space="preserve">Role of SGLT2 and SGLT1 </w:t>
      </w:r>
      <w:r>
        <w:rPr>
          <w:b/>
        </w:rPr>
        <w:t xml:space="preserve">in </w:t>
      </w:r>
      <w:r w:rsidR="00C04277" w:rsidRPr="008E3DDA">
        <w:rPr>
          <w:b/>
        </w:rPr>
        <w:t xml:space="preserve">renal </w:t>
      </w:r>
      <w:r w:rsidR="00DD1DE4">
        <w:rPr>
          <w:b/>
        </w:rPr>
        <w:t xml:space="preserve">and GI </w:t>
      </w:r>
      <w:r w:rsidR="00C04277" w:rsidRPr="008E3DDA">
        <w:rPr>
          <w:b/>
        </w:rPr>
        <w:t xml:space="preserve">glucose transport </w:t>
      </w:r>
      <w:r w:rsidR="009306E7" w:rsidRPr="008E3DDA">
        <w:rPr>
          <w:b/>
        </w:rPr>
        <w:t xml:space="preserve">and </w:t>
      </w:r>
      <w:r>
        <w:rPr>
          <w:b/>
        </w:rPr>
        <w:t xml:space="preserve">the effects of </w:t>
      </w:r>
      <w:r w:rsidR="009306E7" w:rsidRPr="008E3DDA">
        <w:rPr>
          <w:b/>
        </w:rPr>
        <w:t>diabetes</w:t>
      </w:r>
    </w:p>
    <w:p w:rsidR="00A27AA0" w:rsidRDefault="00C04277" w:rsidP="008E3DDA">
      <w:pPr>
        <w:spacing w:after="0" w:line="360" w:lineRule="auto"/>
      </w:pPr>
      <w:r>
        <w:t>In the kidneys, glucose is freely filtered by the glomeruli, but there is n</w:t>
      </w:r>
      <w:r w:rsidR="00700260">
        <w:t xml:space="preserve">ot usually any </w:t>
      </w:r>
      <w:r w:rsidR="00400FEA">
        <w:t>glucosuria</w:t>
      </w:r>
      <w:r w:rsidR="00700260">
        <w:t xml:space="preserve">, </w:t>
      </w:r>
      <w:proofErr w:type="gramStart"/>
      <w:r w:rsidR="00700260">
        <w:t xml:space="preserve">as a </w:t>
      </w:r>
      <w:r>
        <w:t>result</w:t>
      </w:r>
      <w:proofErr w:type="gramEnd"/>
      <w:r>
        <w:t xml:space="preserve"> of </w:t>
      </w:r>
      <w:r w:rsidR="004260FB">
        <w:t xml:space="preserve">the </w:t>
      </w:r>
      <w:r>
        <w:t>process of glucose reabsorption that occurs in the proximal tubule.  This is an active transport mechanism whereby glucose is reabsorbed along with sodium</w:t>
      </w:r>
      <w:r w:rsidR="00E45738">
        <w:t xml:space="preserve"> via the</w:t>
      </w:r>
      <w:r w:rsidR="00E45738" w:rsidRPr="00E45738">
        <w:t xml:space="preserve"> </w:t>
      </w:r>
      <w:r w:rsidR="00E45738" w:rsidRPr="008E3DDA">
        <w:t>sodium-dependent glucose co-transporter proteins 1 and 2 (SGLT1/2)</w:t>
      </w:r>
      <w:r w:rsidR="00C6553C">
        <w:t xml:space="preserve">; </w:t>
      </w:r>
      <w:r w:rsidR="00C6553C" w:rsidRPr="008E3DDA">
        <w:t>approximately 90% by the high capacity, low affinity SGLT2 with the low capacity, high affinity SGLT1 transporter, in the distal segment, responsible for the remaining 10%</w:t>
      </w:r>
      <w:r w:rsidR="00C6553C">
        <w:t xml:space="preserve"> </w:t>
      </w:r>
      <w:r w:rsidR="00C6553C" w:rsidRPr="008E3DDA">
        <w:fldChar w:fldCharType="begin"/>
      </w:r>
      <w:r w:rsidR="00FB4C9B">
        <w:instrText xml:space="preserve"> ADDIN EN.CITE &lt;EndNote&gt;&lt;Cite&gt;&lt;Author&gt;Kanai&lt;/Author&gt;&lt;Year&gt;1994&lt;/Year&gt;&lt;RecNum&gt;9100&lt;/RecNum&gt;&lt;DisplayText&gt;[4]&lt;/DisplayText&gt;&lt;record&gt;&lt;rec-number&gt;9100&lt;/rec-number&gt;&lt;foreign-keys&gt;&lt;key app="EN" db-id="9fxzeff5re22rmedez65eavdrewz0s0exw5z" timestamp="1543483369"&gt;9100&lt;/key&gt;&lt;/foreign-keys&gt;&lt;ref-type name="Journal Article"&gt;17&lt;/ref-type&gt;&lt;contributors&gt;&lt;authors&gt;&lt;author&gt;Kanai, Y.&lt;/author&gt;&lt;author&gt;Lee, W. S.&lt;/author&gt;&lt;author&gt;You, G.&lt;/author&gt;&lt;author&gt;Brown, D.&lt;/author&gt;&lt;author&gt;Hediger, M. A.&lt;/author&gt;&lt;/authors&gt;&lt;/contributors&gt;&lt;titles&gt;&lt;title&gt;The human kidney low affinity Na+/glucose cotransporter SGLT2. Delineation of the major renal reabsorptive mechanism for D-glucose&lt;/title&gt;&lt;secondary-title&gt;Journal of Clinical Investigation&lt;/secondary-title&gt;&lt;/titles&gt;&lt;periodical&gt;&lt;full-title&gt;Journal Of Clinical Investigation&lt;/full-title&gt;&lt;/periodical&gt;&lt;pages&gt;397-404&lt;/pages&gt;&lt;volume&gt;93&lt;/volume&gt;&lt;number&gt;1&lt;/number&gt;&lt;dates&gt;&lt;year&gt;1994&lt;/year&gt;&lt;/dates&gt;&lt;isbn&gt;0021-9738&lt;/isbn&gt;&lt;accession-num&gt;PMC293794&lt;/accession-num&gt;&lt;urls&gt;&lt;related-urls&gt;&lt;url&gt;http://www.ncbi.nlm.nih.gov/pmc/articles/PMC293794/&lt;/url&gt;&lt;/related-urls&gt;&lt;/urls&gt;&lt;remote-database-name&gt;Pmc&lt;/remote-database-name&gt;&lt;/record&gt;&lt;/Cite&gt;&lt;/EndNote&gt;</w:instrText>
      </w:r>
      <w:r w:rsidR="00C6553C" w:rsidRPr="008E3DDA">
        <w:fldChar w:fldCharType="separate"/>
      </w:r>
      <w:r w:rsidR="00FB4C9B">
        <w:rPr>
          <w:noProof/>
        </w:rPr>
        <w:t>[4]</w:t>
      </w:r>
      <w:r w:rsidR="00C6553C" w:rsidRPr="008E3DDA">
        <w:fldChar w:fldCharType="end"/>
      </w:r>
      <w:r w:rsidR="00C6553C">
        <w:t>.</w:t>
      </w:r>
      <w:r w:rsidR="00C6553C" w:rsidRPr="008E3DDA">
        <w:t xml:space="preserve"> </w:t>
      </w:r>
      <w:r w:rsidR="004260FB">
        <w:t>Na+ /K</w:t>
      </w:r>
      <w:r w:rsidR="004260FB">
        <w:rPr>
          <w:vertAlign w:val="superscript"/>
        </w:rPr>
        <w:t>+</w:t>
      </w:r>
      <w:r w:rsidR="004260FB">
        <w:t xml:space="preserve"> ATP pumps on the basolateral membrane of the tubular cells provide the energy for this process</w:t>
      </w:r>
      <w:r w:rsidR="00522A00">
        <w:t xml:space="preserve">; the reduction in intracellular sodium creates a </w:t>
      </w:r>
      <w:r w:rsidR="00E45738">
        <w:t xml:space="preserve">concentration </w:t>
      </w:r>
      <w:r w:rsidR="00522A00">
        <w:t xml:space="preserve">gradient that results in a conformation change in the transporter bringing sodium and glucose into the tubular cell. </w:t>
      </w:r>
      <w:r w:rsidR="004260FB">
        <w:t>G</w:t>
      </w:r>
      <w:r w:rsidR="00522A00">
        <w:t xml:space="preserve">lucose is subsequently </w:t>
      </w:r>
      <w:r w:rsidR="00F00BD8">
        <w:t>returned to the blood via</w:t>
      </w:r>
      <w:r w:rsidR="00C6553C">
        <w:t xml:space="preserve"> GLUT 2</w:t>
      </w:r>
      <w:r w:rsidR="00522A00">
        <w:t xml:space="preserve"> transporters </w:t>
      </w:r>
      <w:r w:rsidR="008E3DDA" w:rsidRPr="008E3DDA">
        <w:fldChar w:fldCharType="begin"/>
      </w:r>
      <w:r w:rsidR="00FB4C9B">
        <w:instrText xml:space="preserve"> ADDIN EN.CITE &lt;EndNote&gt;&lt;Cite&gt;&lt;Author&gt;Wright&lt;/Author&gt;&lt;Year&gt;2011&lt;/Year&gt;&lt;RecNum&gt;8617&lt;/RecNum&gt;&lt;DisplayText&gt;[2]&lt;/DisplayText&gt;&lt;record&gt;&lt;rec-number&gt;8617&lt;/rec-number&gt;&lt;foreign-keys&gt;&lt;key app="EN" db-id="9fxzeff5re22rmedez65eavdrewz0s0exw5z" timestamp="1482946363"&gt;8617&lt;/key&gt;&lt;/foreign-keys&gt;&lt;ref-type name="Journal Article"&gt;17&lt;/ref-type&gt;&lt;contributors&gt;&lt;authors&gt;&lt;author&gt;Wright, E. M.&lt;/author&gt;&lt;author&gt;Loo, D. D.&lt;/author&gt;&lt;author&gt;Hirayama, B. A.&lt;/author&gt;&lt;/authors&gt;&lt;/contributors&gt;&lt;auth-address&gt;Department of Physiology, David Geffen School of Medicine at University of California Los Angeles, Los Angeles, California 90095-1751, USA. ewright@mednet.ucla.edu&lt;/auth-address&gt;&lt;titles&gt;&lt;title&gt;Biology of human sodium glucose transporter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33-94&lt;/pages&gt;&lt;volume&gt;91&lt;/volume&gt;&lt;number&gt;2&lt;/number&gt;&lt;edition&gt;2011/04/30&lt;/edition&gt;&lt;keywords&gt;&lt;keyword&gt;Amino Acid Sequence&lt;/keyword&gt;&lt;keyword&gt;Animals&lt;/keyword&gt;&lt;keyword&gt;Cloning, Molecular&lt;/keyword&gt;&lt;keyword&gt;Gene Expression Regulation&lt;/keyword&gt;&lt;keyword&gt;Humans&lt;/keyword&gt;&lt;keyword&gt;Kinetics&lt;/keyword&gt;&lt;keyword&gt;Models, Statistical&lt;/keyword&gt;&lt;keyword&gt;Molecular Sequence Data&lt;/keyword&gt;&lt;keyword&gt;Protein Structure, Secondary&lt;/keyword&gt;&lt;keyword&gt;Sodium-Glucose Transport Proteins/biosynthesis/*genetics/*physiology&lt;/keyword&gt;&lt;keyword&gt;Structure-Activity Relationship&lt;/keyword&gt;&lt;keyword&gt;Substrate Specificity&lt;/keyword&gt;&lt;/keywords&gt;&lt;dates&gt;&lt;year&gt;2011&lt;/year&gt;&lt;pub-dates&gt;&lt;date&gt;Apr&lt;/date&gt;&lt;/pub-dates&gt;&lt;/dates&gt;&lt;isbn&gt;0031-9333&lt;/isbn&gt;&lt;accession-num&gt;21527736&lt;/accession-num&gt;&lt;urls&gt;&lt;/urls&gt;&lt;electronic-resource-num&gt;10.1152/physrev.00055.2009&lt;/electronic-resource-num&gt;&lt;remote-database-provider&gt;NLM&lt;/remote-database-provider&gt;&lt;language&gt;eng&lt;/language&gt;&lt;/record&gt;&lt;/Cite&gt;&lt;/EndNote&gt;</w:instrText>
      </w:r>
      <w:r w:rsidR="008E3DDA" w:rsidRPr="008E3DDA">
        <w:fldChar w:fldCharType="separate"/>
      </w:r>
      <w:r w:rsidR="00FB4C9B">
        <w:rPr>
          <w:noProof/>
        </w:rPr>
        <w:t>[2]</w:t>
      </w:r>
      <w:r w:rsidR="008E3DDA" w:rsidRPr="008E3DDA">
        <w:fldChar w:fldCharType="end"/>
      </w:r>
      <w:r w:rsidR="008E3DDA">
        <w:t xml:space="preserve"> </w:t>
      </w:r>
      <w:r w:rsidR="00DD1DE4">
        <w:t>(F</w:t>
      </w:r>
      <w:r w:rsidR="00E45738">
        <w:t>igure</w:t>
      </w:r>
      <w:r w:rsidR="00400FEA">
        <w:t xml:space="preserve"> 1</w:t>
      </w:r>
      <w:r w:rsidR="00E45738">
        <w:t xml:space="preserve">). </w:t>
      </w:r>
    </w:p>
    <w:p w:rsidR="008E3DDA" w:rsidRDefault="008E3DDA" w:rsidP="008E3DDA">
      <w:pPr>
        <w:spacing w:after="0" w:line="360" w:lineRule="auto"/>
      </w:pPr>
      <w:r w:rsidRPr="008E3DDA">
        <w:lastRenderedPageBreak/>
        <w:t xml:space="preserve">When the </w:t>
      </w:r>
      <w:r>
        <w:t xml:space="preserve">blood glucose </w:t>
      </w:r>
      <w:r w:rsidR="00DD1DE4">
        <w:t xml:space="preserve">concentration </w:t>
      </w:r>
      <w:r>
        <w:t xml:space="preserve">rises above about 10mmol/l, </w:t>
      </w:r>
      <w:r w:rsidRPr="008E3DDA">
        <w:t xml:space="preserve">filtered glucose load exceeds the tubular maximum </w:t>
      </w:r>
      <w:proofErr w:type="spellStart"/>
      <w:r w:rsidRPr="008E3DDA">
        <w:t>reabsorptive</w:t>
      </w:r>
      <w:proofErr w:type="spellEnd"/>
      <w:r w:rsidRPr="008E3DDA">
        <w:t xml:space="preserve"> capacity (</w:t>
      </w:r>
      <w:proofErr w:type="spellStart"/>
      <w:r w:rsidRPr="008E3DDA">
        <w:t>TmG</w:t>
      </w:r>
      <w:proofErr w:type="spellEnd"/>
      <w:r w:rsidRPr="008E3DDA">
        <w:t xml:space="preserve">, approximately 375 mg/min [425 g/day] in healthy individuals) excess glucose </w:t>
      </w:r>
      <w:proofErr w:type="gramStart"/>
      <w:r w:rsidRPr="008E3DDA">
        <w:t>is excreted</w:t>
      </w:r>
      <w:proofErr w:type="gramEnd"/>
      <w:r w:rsidRPr="008E3DDA">
        <w:t xml:space="preserve"> in the urine. </w:t>
      </w:r>
      <w:r>
        <w:t xml:space="preserve">In the presence of chronic hyperglycaemia, </w:t>
      </w:r>
      <w:r w:rsidRPr="008E3DDA">
        <w:t>there is paradoxically excessive glucose reabsorption</w:t>
      </w:r>
      <w:r>
        <w:t xml:space="preserve"> </w:t>
      </w:r>
      <w:r w:rsidRPr="008E3DDA">
        <w:fldChar w:fldCharType="begin">
          <w:fldData xml:space="preserve">PEVuZE5vdGU+PENpdGU+PEF1dGhvcj5GYXJiZXI8L0F1dGhvcj48WWVhcj4xOTUxPC9ZZWFyPjxS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</w:fldData>
        </w:fldChar>
      </w:r>
      <w:r w:rsidR="00FB4C9B">
        <w:instrText xml:space="preserve"> ADDIN EN.CITE </w:instrText>
      </w:r>
      <w:r w:rsidR="00FB4C9B">
        <w:fldChar w:fldCharType="begin">
          <w:fldData xml:space="preserve">PEVuZE5vdGU+PENpdGU+PEF1dGhvcj5GYXJiZXI8L0F1dGhvcj48WWVhcj4xOTUxPC9ZZWFyPjxS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</w:fldData>
        </w:fldChar>
      </w:r>
      <w:r w:rsidR="00FB4C9B">
        <w:instrText xml:space="preserve"> ADDIN EN.CITE.DATA </w:instrText>
      </w:r>
      <w:r w:rsidR="00FB4C9B">
        <w:fldChar w:fldCharType="end"/>
      </w:r>
      <w:r w:rsidRPr="008E3DDA">
        <w:fldChar w:fldCharType="separate"/>
      </w:r>
      <w:r w:rsidR="00FB4C9B">
        <w:rPr>
          <w:noProof/>
        </w:rPr>
        <w:t>[5, 6]</w:t>
      </w:r>
      <w:r w:rsidRPr="008E3DDA">
        <w:fldChar w:fldCharType="end"/>
      </w:r>
      <w:r>
        <w:t xml:space="preserve">, </w:t>
      </w:r>
      <w:r w:rsidR="00E45738">
        <w:t>due to</w:t>
      </w:r>
      <w:r w:rsidRPr="008E3DDA">
        <w:t xml:space="preserve"> compensatory upregulation of SGLT2</w:t>
      </w:r>
      <w:r w:rsidRPr="008E3DDA">
        <w:fldChar w:fldCharType="begin"/>
      </w:r>
      <w:r w:rsidR="00FB4C9B">
        <w:instrText xml:space="preserve"> ADDIN EN.CITE &lt;EndNote&gt;&lt;Cite&gt;&lt;Author&gt;Rahmoune&lt;/Author&gt;&lt;Year&gt;2005&lt;/Year&gt;&lt;RecNum&gt;159&lt;/RecNum&gt;&lt;DisplayText&gt;[7]&lt;/DisplayText&gt;&lt;record&gt;&lt;rec-number&gt;159&lt;/rec-number&gt;&lt;foreign-keys&gt;&lt;key app="EN" db-id="rzrpf9ape0erxledprtv9ev0stdfdfd90922" timestamp="1493130188"&gt;159&lt;/key&gt;&lt;/foreign-keys&gt;&lt;ref-type name="Journal Article"&gt;17&lt;/ref-type&gt;&lt;contributors&gt;&lt;authors&gt;&lt;author&gt;Rahmoune, H.&lt;/author&gt;&lt;author&gt;Thompson, P. W.&lt;/author&gt;&lt;author&gt;Ward, J. M.&lt;/author&gt;&lt;author&gt;Smith, C. D.&lt;/author&gt;&lt;author&gt;Hong, G.&lt;/author&gt;&lt;author&gt;Brown, J.&lt;/author&gt;&lt;/authors&gt;&lt;/contributors&gt;&lt;auth-address&gt;Clinical Pharmacology Unit, GlaxoSmithKline, Translational Medicine and Technology, Human Biomarkers Centre, Addenbrooke&amp;apos;s Hospital, Cambridge, CB2 2GG, UK. hassan_2_rahmoune@gsk.com&lt;/auth-address&gt;&lt;titles&gt;&lt;title&gt;Glucose transporters in human renal proximal tubular cells isolated from the urine of patients with non-insulin-dependent diabetes&lt;/title&gt;&lt;secondary-title&gt;Diabetes&lt;/secondary-title&gt;&lt;alt-title&gt;Diabetes&lt;/alt-title&gt;&lt;/titles&gt;&lt;pages&gt;3427-3434&lt;/pages&gt;&lt;volume&gt;54&lt;/volume&gt;&lt;edition&gt;2005/11/25&lt;/edition&gt;&lt;keywords&gt;&lt;keyword&gt;Base Sequence&lt;/keyword&gt;&lt;keyword&gt;Biological Transport&lt;/keyword&gt;&lt;keyword&gt;DNA Primers&lt;/keyword&gt;&lt;keyword&gt;Diabetes Mellitus, Type 2/metabolism/pathology/*physiopathology&lt;/keyword&gt;&lt;keyword&gt;Epithelial Cells/pathology&lt;/keyword&gt;&lt;keyword&gt;Glucose/metabolism&lt;/keyword&gt;&lt;keyword&gt;Glucose Transport Proteins, Facilitative/genetics/isolation &amp;amp; purification/*urine&lt;/keyword&gt;&lt;keyword&gt;Humans&lt;/keyword&gt;&lt;keyword&gt;Kidney Tubules, Proximal/*metabolism/pathology&lt;/keyword&gt;&lt;keyword&gt;Microscopy, Confocal&lt;/keyword&gt;&lt;keyword&gt;Polymerase Chain Reaction&lt;/keyword&gt;&lt;keyword&gt;Urine/*cytology&lt;/keyword&gt;&lt;/keywords&gt;&lt;dates&gt;&lt;year&gt;2005&lt;/year&gt;&lt;pub-dates&gt;&lt;date&gt;Dec&lt;/date&gt;&lt;/pub-dates&gt;&lt;/dates&gt;&lt;isbn&gt;0012-1797 (Print)&amp;#xD;0012-1797&lt;/isbn&gt;&lt;accession-num&gt;16306358&lt;/accession-num&gt;&lt;urls&gt;&lt;/urls&gt;&lt;remote-database-provider&gt;NLM&lt;/remote-database-provider&gt;&lt;language&gt;eng&lt;/language&gt;&lt;/record&gt;&lt;/Cite&gt;&lt;/EndNote&gt;</w:instrText>
      </w:r>
      <w:r w:rsidRPr="008E3DDA">
        <w:fldChar w:fldCharType="separate"/>
      </w:r>
      <w:r w:rsidR="00FB4C9B">
        <w:rPr>
          <w:noProof/>
        </w:rPr>
        <w:t>[7]</w:t>
      </w:r>
      <w:r w:rsidRPr="008E3DDA">
        <w:fldChar w:fldCharType="end"/>
      </w:r>
      <w:r w:rsidRPr="008E3DDA">
        <w:t xml:space="preserve"> and/or SGLT1</w:t>
      </w:r>
      <w:r w:rsidRPr="008E3DDA">
        <w:fldChar w:fldCharType="begin">
          <w:fldData xml:space="preserve">PEVuZE5vdGU+PENpdGU+PEF1dGhvcj5Ob3J0b248L0F1dGhvcj48WWVhcj4yMDE3PC9ZZWFyPjxS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</w:fldData>
        </w:fldChar>
      </w:r>
      <w:r w:rsidR="00FB4C9B">
        <w:instrText xml:space="preserve"> ADDIN EN.CITE </w:instrText>
      </w:r>
      <w:r w:rsidR="00FB4C9B">
        <w:fldChar w:fldCharType="begin">
          <w:fldData xml:space="preserve">PEVuZE5vdGU+PENpdGU+PEF1dGhvcj5Ob3J0b248L0F1dGhvcj48WWVhcj4yMDE3PC9ZZWFyPjxS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</w:fldData>
        </w:fldChar>
      </w:r>
      <w:r w:rsidR="00FB4C9B">
        <w:instrText xml:space="preserve"> ADDIN EN.CITE.DATA </w:instrText>
      </w:r>
      <w:r w:rsidR="00FB4C9B">
        <w:fldChar w:fldCharType="end"/>
      </w:r>
      <w:r w:rsidRPr="008E3DDA">
        <w:fldChar w:fldCharType="separate"/>
      </w:r>
      <w:r w:rsidR="00FB4C9B">
        <w:rPr>
          <w:noProof/>
        </w:rPr>
        <w:t>[8]</w:t>
      </w:r>
      <w:r w:rsidRPr="008E3DDA">
        <w:fldChar w:fldCharType="end"/>
      </w:r>
      <w:r w:rsidRPr="008E3DDA">
        <w:t xml:space="preserve"> expression in response to increased urinary glucose filtration, exacerbating hyperglycaemia. </w:t>
      </w:r>
      <w:proofErr w:type="gramStart"/>
      <w:r w:rsidR="00CC39D4">
        <w:t xml:space="preserve">The mechanisms underlying this effect </w:t>
      </w:r>
      <w:r w:rsidR="00746C22">
        <w:t xml:space="preserve">are thought to be mediated in part via induction of </w:t>
      </w:r>
      <w:r w:rsidR="00A27AA0">
        <w:t>hepatic nuclear factor-1</w:t>
      </w:r>
      <w:r w:rsidR="00DD1DE4">
        <w:t xml:space="preserve"> (HNF1) alpha </w:t>
      </w:r>
      <w:r w:rsidR="00746C22">
        <w:t xml:space="preserve">by the increased energy demands of increased glucose transport; experimental evidence suggests </w:t>
      </w:r>
      <w:r w:rsidR="00A27AA0">
        <w:t xml:space="preserve">that the </w:t>
      </w:r>
      <w:r w:rsidR="00400FEA">
        <w:t>glucosuria</w:t>
      </w:r>
      <w:r w:rsidR="00A27AA0">
        <w:t xml:space="preserve"> seen in HNF1 </w:t>
      </w:r>
      <w:r w:rsidR="00746C22">
        <w:t xml:space="preserve">alpha maturity onset diabetes of the young, is due to a failure of this mechanism, which in turn ameliorates the severity of hyperglycaemia in this condition </w:t>
      </w:r>
      <w:r w:rsidR="00746C22">
        <w:fldChar w:fldCharType="begin">
          <w:fldData xml:space="preserve">PEVuZE5vdGU+PENpdGU+PEF1dGhvcj5Cb25uZXI8L0F1dGhvcj48WWVhcj4yMDE1PC9ZZWFyPjxS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</w:fldData>
        </w:fldChar>
      </w:r>
      <w:r w:rsidR="00FB4C9B">
        <w:instrText xml:space="preserve"> ADDIN EN.CITE </w:instrText>
      </w:r>
      <w:r w:rsidR="00FB4C9B">
        <w:fldChar w:fldCharType="begin">
          <w:fldData xml:space="preserve">PEVuZE5vdGU+PENpdGU+PEF1dGhvcj5Cb25uZXI8L0F1dGhvcj48WWVhcj4yMDE1PC9ZZWFyPjxS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</w:fldData>
        </w:fldChar>
      </w:r>
      <w:r w:rsidR="00FB4C9B">
        <w:instrText xml:space="preserve"> ADDIN EN.CITE.DATA </w:instrText>
      </w:r>
      <w:r w:rsidR="00FB4C9B">
        <w:fldChar w:fldCharType="end"/>
      </w:r>
      <w:r w:rsidR="00746C22">
        <w:fldChar w:fldCharType="separate"/>
      </w:r>
      <w:r w:rsidR="00FB4C9B">
        <w:rPr>
          <w:noProof/>
        </w:rPr>
        <w:t>[9, 10]</w:t>
      </w:r>
      <w:r w:rsidR="00746C22">
        <w:fldChar w:fldCharType="end"/>
      </w:r>
      <w:r w:rsidR="00746C22">
        <w:t>.</w:t>
      </w:r>
      <w:proofErr w:type="gramEnd"/>
      <w:r w:rsidR="00746C22">
        <w:t xml:space="preserve">  It is of note that g</w:t>
      </w:r>
      <w:r w:rsidR="00C6553C">
        <w:t>enetic defects in the</w:t>
      </w:r>
      <w:r w:rsidR="000C2F40" w:rsidRPr="000C2F40">
        <w:rPr>
          <w:rFonts w:ascii="Times New Roman" w:hAnsi="Times New Roman" w:cs="Times New Roman"/>
          <w:i/>
          <w:iCs/>
          <w:sz w:val="24"/>
          <w:szCs w:val="24"/>
        </w:rPr>
        <w:t xml:space="preserve"> </w:t>
      </w:r>
      <w:r w:rsidR="000C2F40" w:rsidRPr="000C2F40">
        <w:rPr>
          <w:i/>
          <w:iCs/>
        </w:rPr>
        <w:t>SLC5A2</w:t>
      </w:r>
      <w:r w:rsidR="00DD1DE4">
        <w:rPr>
          <w:i/>
          <w:iCs/>
        </w:rPr>
        <w:t xml:space="preserve"> </w:t>
      </w:r>
      <w:r w:rsidR="00DD1DE4">
        <w:rPr>
          <w:iCs/>
        </w:rPr>
        <w:t>g</w:t>
      </w:r>
      <w:r w:rsidR="00C6553C">
        <w:t xml:space="preserve">ene that codes for SGLT2 result in benign familial </w:t>
      </w:r>
      <w:r w:rsidR="00400FEA">
        <w:t>glucosuria</w:t>
      </w:r>
      <w:r w:rsidR="00960E24" w:rsidRPr="00960E24">
        <w:t xml:space="preserve"> </w:t>
      </w:r>
      <w:r w:rsidR="00960E24">
        <w:t xml:space="preserve">which may result in up </w:t>
      </w:r>
      <w:r w:rsidR="00960E24" w:rsidRPr="00960E24">
        <w:t xml:space="preserve">to 100g / day of </w:t>
      </w:r>
      <w:r w:rsidR="00400FEA">
        <w:t>glucosuria</w:t>
      </w:r>
      <w:r w:rsidR="00960E24" w:rsidRPr="00960E24">
        <w:t xml:space="preserve"> without known adverse effects </w:t>
      </w:r>
      <w:r w:rsidR="004C03A7">
        <w:fldChar w:fldCharType="begin"/>
      </w:r>
      <w:r w:rsidR="00FB4C9B">
        <w:instrText xml:space="preserve"> ADDIN EN.CITE &lt;EndNote&gt;&lt;Cite&gt;&lt;Author&gt;Santer&lt;/Author&gt;&lt;Year&gt;2003&lt;/Year&gt;&lt;RecNum&gt;10130&lt;/RecNum&gt;&lt;DisplayText&gt;[11]&lt;/DisplayText&gt;&lt;record&gt;&lt;rec-number&gt;10130&lt;/rec-number&gt;&lt;foreign-keys&gt;&lt;key app="EN" db-id="9fxzeff5re22rmedez65eavdrewz0s0exw5z" timestamp="1543486676"&gt;10130&lt;/key&gt;&lt;/foreign-keys&gt;&lt;ref-type name="Journal Article"&gt;17&lt;/ref-type&gt;&lt;contributors&gt;&lt;authors&gt;&lt;author&gt;Santer, R.&lt;/author&gt;&lt;author&gt;Kinner, M.&lt;/author&gt;&lt;author&gt;Lassen, C. L.&lt;/author&gt;&lt;author&gt;Schneppenheim, R.&lt;/author&gt;&lt;author&gt;Eggert, P.&lt;/author&gt;&lt;author&gt;Bald, M.&lt;/author&gt;&lt;author&gt;Brodehl, J.&lt;/author&gt;&lt;author&gt;Daschner, M.&lt;/author&gt;&lt;author&gt;Ehrich, J. H. H.&lt;/author&gt;&lt;author&gt;Kemper, M.&lt;/author&gt;&lt;author&gt;Volti, S. L.&lt;/author&gt;&lt;author&gt;Neuhaus, T.&lt;/author&gt;&lt;author&gt;Skovby, F.&lt;/author&gt;&lt;author&gt;Swift, P. G. F.&lt;/author&gt;&lt;author&gt;Schaub, J.&lt;/author&gt;&lt;author&gt;Klaerke, D.&lt;/author&gt;&lt;/authors&gt;&lt;/contributors&gt;&lt;titles&gt;&lt;title&gt;Molecular analysis of the SGLT2 gene in patients with renal glucosuria&lt;/title&gt;&lt;secondary-title&gt;Journal of the American Society of Nephrology&lt;/secondary-title&gt;&lt;/titles&gt;&lt;periodical&gt;&lt;full-title&gt;Journal Of The American Society Of Nephrology&lt;/full-title&gt;&lt;/periodical&gt;&lt;pages&gt;2873-2882&lt;/pages&gt;&lt;volume&gt;14&lt;/volume&gt;&lt;number&gt;11&lt;/number&gt;&lt;dates&gt;&lt;year&gt;2003&lt;/year&gt;&lt;pub-dates&gt;&lt;date&gt;Nov&lt;/date&gt;&lt;/pub-dates&gt;&lt;/dates&gt;&lt;isbn&gt;1046-6673&lt;/isbn&gt;&lt;accession-num&gt;WOS:000186073500021&lt;/accession-num&gt;&lt;urls&gt;&lt;related-urls&gt;&lt;url&gt;&amp;lt;Go to ISI&amp;gt;://WOS:000186073500021&lt;/url&gt;&lt;/related-urls&gt;&lt;/urls&gt;&lt;electronic-resource-num&gt;10.1097/01.asn.0000092790.89332.d2&lt;/electronic-resource-num&gt;&lt;/record&gt;&lt;/Cite&gt;&lt;/EndNote&gt;</w:instrText>
      </w:r>
      <w:r w:rsidR="004C03A7">
        <w:fldChar w:fldCharType="separate"/>
      </w:r>
      <w:r w:rsidR="00FB4C9B">
        <w:rPr>
          <w:noProof/>
        </w:rPr>
        <w:t>[11]</w:t>
      </w:r>
      <w:r w:rsidR="004C03A7">
        <w:fldChar w:fldCharType="end"/>
      </w:r>
      <w:r w:rsidR="00960E24" w:rsidRPr="00960E24">
        <w:t xml:space="preserve"> (12)</w:t>
      </w:r>
      <w:r w:rsidR="000C2F40">
        <w:t>.</w:t>
      </w:r>
    </w:p>
    <w:p w:rsidR="001E5AFF" w:rsidRDefault="001E5AFF" w:rsidP="001E5AFF">
      <w:pPr>
        <w:spacing w:after="0" w:line="360" w:lineRule="auto"/>
        <w:rPr>
          <w:i/>
        </w:rPr>
      </w:pPr>
      <w:r>
        <w:rPr>
          <w:i/>
        </w:rPr>
        <w:t>Glucose transport in the GI tract and the role of SGLT1</w:t>
      </w:r>
    </w:p>
    <w:p w:rsidR="001E5AFF" w:rsidRPr="004260FB" w:rsidRDefault="001E5AFF" w:rsidP="001E5AFF">
      <w:pPr>
        <w:spacing w:after="0" w:line="360" w:lineRule="auto"/>
      </w:pPr>
      <w:r>
        <w:t>SGLT1 is the main glucose transporter mediating glucose transport in the GI tract.  It is essential for normal absorption of both glucose and galactose.  Genetic defects in SGLT1 result in the condition of glucose-</w:t>
      </w:r>
      <w:r w:rsidR="006D49BD">
        <w:t xml:space="preserve">galactose </w:t>
      </w:r>
      <w:proofErr w:type="gramStart"/>
      <w:r w:rsidR="006D49BD">
        <w:t>malabsorption which</w:t>
      </w:r>
      <w:proofErr w:type="gramEnd"/>
      <w:r w:rsidR="006D49BD">
        <w:t xml:space="preserve"> may be</w:t>
      </w:r>
      <w:r>
        <w:t xml:space="preserve"> rapidly fatal due to severe diarrhoea, unless glucose and galactose are eliminated from the diet</w:t>
      </w:r>
      <w:r w:rsidR="004C03A7">
        <w:t xml:space="preserve"> </w:t>
      </w:r>
      <w:r w:rsidR="004C03A7">
        <w:fldChar w:fldCharType="begin">
          <w:fldData xml:space="preserve">PEVuZE5vdGU+PENpdGU+PEF1dGhvcj5XcmlnaHQ8L0F1dGhvcj48WWVhcj4yMDAyPC9ZZWFyPjxS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</w:fldData>
        </w:fldChar>
      </w:r>
      <w:r w:rsidR="00FB4C9B">
        <w:instrText xml:space="preserve"> ADDIN EN.CITE </w:instrText>
      </w:r>
      <w:r w:rsidR="00FB4C9B">
        <w:fldChar w:fldCharType="begin">
          <w:fldData xml:space="preserve">PEVuZE5vdGU+PENpdGU+PEF1dGhvcj5XcmlnaHQ8L0F1dGhvcj48WWVhcj4yMDAyPC9ZZWFyPjxS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</w:fldData>
        </w:fldChar>
      </w:r>
      <w:r w:rsidR="00FB4C9B">
        <w:instrText xml:space="preserve"> ADDIN EN.CITE.DATA </w:instrText>
      </w:r>
      <w:r w:rsidR="00FB4C9B">
        <w:fldChar w:fldCharType="end"/>
      </w:r>
      <w:r w:rsidR="004C03A7">
        <w:fldChar w:fldCharType="separate"/>
      </w:r>
      <w:r w:rsidR="00FB4C9B">
        <w:rPr>
          <w:noProof/>
        </w:rPr>
        <w:t>[12]</w:t>
      </w:r>
      <w:r w:rsidR="004C03A7">
        <w:fldChar w:fldCharType="end"/>
      </w:r>
      <w:r>
        <w:t>.  Some SGLT2 inhibitors may have modest effects to inhibit SGLT1 when tested in vitro, but the clinical relevance of this is uncertain; dual SGLT1/2 inhibitors have</w:t>
      </w:r>
      <w:r w:rsidR="004C03A7">
        <w:t xml:space="preserve"> also been developed</w:t>
      </w:r>
      <w:r w:rsidR="006D49BD">
        <w:t>, but</w:t>
      </w:r>
      <w:r>
        <w:t xml:space="preserve"> it is notable that these </w:t>
      </w:r>
      <w:r w:rsidR="006D49BD">
        <w:t xml:space="preserve">are relatively more selective for SGLT2 and </w:t>
      </w:r>
      <w:r>
        <w:t>do not seem to cause significant GI adverse effects at clinically relevant doses</w:t>
      </w:r>
      <w:r w:rsidR="004C03A7">
        <w:t xml:space="preserve"> </w:t>
      </w:r>
      <w:r w:rsidR="004C03A7">
        <w:fldChar w:fldCharType="begin"/>
      </w:r>
      <w:r w:rsidR="00FB4C9B">
        <w:instrText xml:space="preserve"> ADDIN EN.CITE &lt;EndNote&gt;&lt;Cite&gt;&lt;Author&gt;Danne&lt;/Author&gt;&lt;Year&gt;2018&lt;/Year&gt;&lt;RecNum&gt;9346&lt;/RecNum&gt;&lt;DisplayText&gt;[13]&lt;/DisplayText&gt;&lt;record&gt;&lt;rec-number&gt;9346&lt;/rec-number&gt;&lt;foreign-keys&gt;&lt;key app="EN" db-id="9fxzeff5re22rmedez65eavdrewz0s0exw5z" timestamp="1543486538"&gt;9346&lt;/key&gt;&lt;/foreign-keys&gt;&lt;ref-type name="Journal Article"&gt;17&lt;/ref-type&gt;&lt;contributors&gt;&lt;authors&gt;&lt;author&gt;Danne, T.&lt;/author&gt;&lt;author&gt;Biester, T.&lt;/author&gt;&lt;author&gt;Kordonouri, O.&lt;/author&gt;&lt;/authors&gt;&lt;/contributors&gt;&lt;titles&gt;&lt;title&gt;Combined SGLT1 and SGLT2 Inhibitors and Their Role in Diabetes Care&lt;/title&gt;&lt;secondary-title&gt;Diabetes Technology &amp;amp; Therapeutics&lt;/secondary-title&gt;&lt;/titles&gt;&lt;periodical&gt;&lt;full-title&gt;Diabetes Technol Ther&lt;/full-title&gt;&lt;abbr-1&gt;Diabetes technology &amp;amp; therapeutics&lt;/abbr-1&gt;&lt;/periodical&gt;&lt;pages&gt;69-77&lt;/pages&gt;&lt;volume&gt;20&lt;/volume&gt;&lt;dates&gt;&lt;year&gt;2018&lt;/year&gt;&lt;pub-dates&gt;&lt;date&gt;Jun&lt;/date&gt;&lt;/pub-dates&gt;&lt;/dates&gt;&lt;isbn&gt;1520-9156&lt;/isbn&gt;&lt;accession-num&gt;WOS:000435570300010&lt;/accession-num&gt;&lt;urls&gt;&lt;related-urls&gt;&lt;url&gt;&amp;lt;Go to ISI&amp;gt;://WOS:000435570300010&lt;/url&gt;&lt;/related-urls&gt;&lt;/urls&gt;&lt;electronic-resource-num&gt;10.1089/dia.2018.0081&lt;/electronic-resource-num&gt;&lt;/record&gt;&lt;/Cite&gt;&lt;/EndNote&gt;</w:instrText>
      </w:r>
      <w:r w:rsidR="004C03A7">
        <w:fldChar w:fldCharType="separate"/>
      </w:r>
      <w:r w:rsidR="00FB4C9B">
        <w:rPr>
          <w:noProof/>
        </w:rPr>
        <w:t>[13]</w:t>
      </w:r>
      <w:r w:rsidR="004C03A7">
        <w:fldChar w:fldCharType="end"/>
      </w:r>
      <w:r>
        <w:t xml:space="preserve">. </w:t>
      </w:r>
    </w:p>
    <w:p w:rsidR="008E3DDA" w:rsidRPr="008E3DDA" w:rsidRDefault="008E3DDA" w:rsidP="008E3DDA">
      <w:pPr>
        <w:spacing w:after="0" w:line="360" w:lineRule="auto"/>
      </w:pPr>
    </w:p>
    <w:p w:rsidR="009306E7" w:rsidRDefault="009306E7" w:rsidP="00E371DA">
      <w:pPr>
        <w:spacing w:after="0" w:line="360" w:lineRule="auto"/>
      </w:pPr>
      <w:r>
        <w:rPr>
          <w:i/>
        </w:rPr>
        <w:t>The effects of SGLT inhibition</w:t>
      </w:r>
      <w:r>
        <w:t xml:space="preserve"> </w:t>
      </w:r>
    </w:p>
    <w:p w:rsidR="00522A00" w:rsidRPr="00C04277" w:rsidRDefault="00522A00" w:rsidP="00E371DA">
      <w:pPr>
        <w:spacing w:after="0" w:line="360" w:lineRule="auto"/>
      </w:pPr>
      <w:r>
        <w:t>SGLT2 inhibitors are highly selective inhibitors of</w:t>
      </w:r>
      <w:r w:rsidR="004C03A7">
        <w:t xml:space="preserve"> renal glucose reabsorption</w:t>
      </w:r>
      <w:r>
        <w:t xml:space="preserve">, and result in development of substantial </w:t>
      </w:r>
      <w:r w:rsidR="00400FEA">
        <w:t>glucosuria</w:t>
      </w:r>
      <w:r>
        <w:t xml:space="preserve">, usually around 70-80g /day at therapeutic doses. </w:t>
      </w:r>
      <w:r w:rsidR="004260FB">
        <w:t>SGLT1 is also present in the renal tubules, and in healthy people is probably responsible for about 10% of glucose transport (it has a higher affinity for glucose, but a lower transport capacity; it is also less selective and able to transport galactose).</w:t>
      </w:r>
      <w:r w:rsidR="00DD1DE4">
        <w:t xml:space="preserve"> (</w:t>
      </w:r>
      <w:r w:rsidR="00A86254">
        <w:t>Table 1</w:t>
      </w:r>
      <w:r w:rsidR="00DD1DE4">
        <w:t>)</w:t>
      </w:r>
    </w:p>
    <w:p w:rsidR="001E5AFF" w:rsidRPr="004C03A7" w:rsidRDefault="001E5AFF" w:rsidP="00E371DA">
      <w:pPr>
        <w:spacing w:after="0" w:line="360" w:lineRule="auto"/>
        <w:rPr>
          <w:i/>
          <w:color w:val="000000" w:themeColor="text1"/>
        </w:rPr>
      </w:pPr>
    </w:p>
    <w:p w:rsidR="008E3DDA" w:rsidRDefault="004C03A7" w:rsidP="00E371DA">
      <w:pPr>
        <w:spacing w:after="0" w:line="360" w:lineRule="auto"/>
      </w:pPr>
      <w:r w:rsidRPr="004C03A7">
        <w:rPr>
          <w:b/>
        </w:rPr>
        <w:t>SGLT2 inhibitors and their clinical effects</w:t>
      </w:r>
    </w:p>
    <w:p w:rsidR="00241CB7" w:rsidRDefault="00653032" w:rsidP="00691F73">
      <w:pPr>
        <w:spacing w:after="0" w:line="360" w:lineRule="auto"/>
      </w:pPr>
      <w:r w:rsidRPr="00653032">
        <w:t xml:space="preserve">In the United States and Europe, three SGLT2 inhibitors (canagliflozin, dapagliflozin and empagliflozin) are approved and in widespread clinical use.  Ertugliflozin is approved and likely to be available soon, several other SGLT2 inhibitors are also </w:t>
      </w:r>
      <w:r w:rsidR="00691F73">
        <w:t xml:space="preserve">approved </w:t>
      </w:r>
      <w:r w:rsidRPr="00653032">
        <w:t>in other countries (for example Japan</w:t>
      </w:r>
      <w:r w:rsidR="00691F73">
        <w:t xml:space="preserve"> where ipragliflozin, </w:t>
      </w:r>
      <w:proofErr w:type="spellStart"/>
      <w:r w:rsidR="00691F73">
        <w:t>tofogliflozin</w:t>
      </w:r>
      <w:proofErr w:type="spellEnd"/>
      <w:r w:rsidR="00691F73">
        <w:t xml:space="preserve"> and </w:t>
      </w:r>
      <w:proofErr w:type="spellStart"/>
      <w:r w:rsidR="00691F73">
        <w:t>luseogliflozin</w:t>
      </w:r>
      <w:proofErr w:type="spellEnd"/>
      <w:r w:rsidR="00691F73">
        <w:t xml:space="preserve"> are also </w:t>
      </w:r>
      <w:r w:rsidR="00691F73" w:rsidRPr="00653032">
        <w:t>available</w:t>
      </w:r>
      <w:r w:rsidRPr="00653032">
        <w:t xml:space="preserve">), but these will not be discussed further.  </w:t>
      </w:r>
      <w:r w:rsidR="00960E24">
        <w:t xml:space="preserve">Normal urinary glucose reabsorption is about 180 g /day, and is much higher in </w:t>
      </w:r>
      <w:r w:rsidR="00960E24">
        <w:lastRenderedPageBreak/>
        <w:t xml:space="preserve">people with diabetes, In practice, </w:t>
      </w:r>
      <w:r w:rsidR="00691F73" w:rsidRPr="00E371DA">
        <w:t>SGLT2i inhibit much less of t</w:t>
      </w:r>
      <w:r w:rsidR="00691F73">
        <w:t>he filtered glucose load (&lt;50%)</w:t>
      </w:r>
      <w:r w:rsidR="00960E24">
        <w:t xml:space="preserve">, </w:t>
      </w:r>
      <w:r w:rsidR="00691F73">
        <w:t xml:space="preserve">so </w:t>
      </w:r>
      <w:r w:rsidR="00960E24">
        <w:t>SGLT2 inhibition results in about 70-90</w:t>
      </w:r>
      <w:r w:rsidR="00691F73" w:rsidRPr="00E371DA">
        <w:t xml:space="preserve">g of urinary glucose excretion, </w:t>
      </w:r>
      <w:r w:rsidR="00691F73">
        <w:t xml:space="preserve">with an associated energy loss of about 300 kcal/day </w:t>
      </w:r>
      <w:r w:rsidR="00691F73" w:rsidRPr="00E371DA">
        <w:fldChar w:fldCharType="begin">
          <w:fldData xml:space="preserve">PEVuZE5vdGU+PENpdGU+PEF1dGhvcj5SYWplZXY8L0F1dGhvcj48WWVhcj4yMDE2PC9ZZWFyPjxS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</w:fldData>
        </w:fldChar>
      </w:r>
      <w:r w:rsidR="00FB4C9B">
        <w:instrText xml:space="preserve"> ADDIN EN.CITE </w:instrText>
      </w:r>
      <w:r w:rsidR="00FB4C9B">
        <w:fldChar w:fldCharType="begin">
          <w:fldData xml:space="preserve">PEVuZE5vdGU+PENpdGU+PEF1dGhvcj5SYWplZXY8L0F1dGhvcj48WWVhcj4yMDE2PC9ZZWFyPjxS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</w:fldData>
        </w:fldChar>
      </w:r>
      <w:r w:rsidR="00FB4C9B">
        <w:instrText xml:space="preserve"> ADDIN EN.CITE.DATA </w:instrText>
      </w:r>
      <w:r w:rsidR="00FB4C9B">
        <w:fldChar w:fldCharType="end"/>
      </w:r>
      <w:r w:rsidR="00691F73" w:rsidRPr="00E371DA">
        <w:fldChar w:fldCharType="separate"/>
      </w:r>
      <w:r w:rsidR="00FB4C9B">
        <w:rPr>
          <w:noProof/>
        </w:rPr>
        <w:t>[14, 15]</w:t>
      </w:r>
      <w:r w:rsidR="00691F73" w:rsidRPr="00E371DA">
        <w:fldChar w:fldCharType="end"/>
      </w:r>
      <w:r w:rsidR="00691F73">
        <w:t>.</w:t>
      </w:r>
      <w:r w:rsidR="00691F73" w:rsidRPr="00E371DA">
        <w:t xml:space="preserve"> </w:t>
      </w:r>
      <w:r w:rsidR="00691F73">
        <w:t xml:space="preserve"> </w:t>
      </w:r>
      <w:r w:rsidR="00960E24">
        <w:t xml:space="preserve">This is at odds with the </w:t>
      </w:r>
      <w:r w:rsidR="00960E24" w:rsidRPr="00E371DA">
        <w:t xml:space="preserve">widely </w:t>
      </w:r>
      <w:r w:rsidR="00960E24">
        <w:t xml:space="preserve">quoted </w:t>
      </w:r>
      <w:r w:rsidR="00960E24" w:rsidRPr="00E371DA">
        <w:t>statement that SGLT2 is responsible for approximately 90</w:t>
      </w:r>
      <w:r w:rsidR="00960E24">
        <w:t>% of renal glucose reabsorption</w:t>
      </w:r>
      <w:r w:rsidR="001747E2">
        <w:t xml:space="preserve"> </w:t>
      </w:r>
      <w:r w:rsidR="00960E24">
        <w:fldChar w:fldCharType="begin"/>
      </w:r>
      <w:r w:rsidR="00FB4C9B">
        <w:instrText xml:space="preserve"> ADDIN EN.CITE &lt;EndNote&gt;&lt;Cite&gt;&lt;Author&gt;Wright&lt;/Author&gt;&lt;Year&gt;2011&lt;/Year&gt;&lt;RecNum&gt;8617&lt;/RecNum&gt;&lt;DisplayText&gt;[2]&lt;/DisplayText&gt;&lt;record&gt;&lt;rec-number&gt;8617&lt;/rec-number&gt;&lt;foreign-keys&gt;&lt;key app="EN" db-id="9fxzeff5re22rmedez65eavdrewz0s0exw5z" timestamp="1482946363"&gt;8617&lt;/key&gt;&lt;/foreign-keys&gt;&lt;ref-type name="Journal Article"&gt;17&lt;/ref-type&gt;&lt;contributors&gt;&lt;authors&gt;&lt;author&gt;Wright, E. M.&lt;/author&gt;&lt;author&gt;Loo, D. D.&lt;/author&gt;&lt;author&gt;Hirayama, B. A.&lt;/author&gt;&lt;/authors&gt;&lt;/contributors&gt;&lt;auth-address&gt;Department of Physiology, David Geffen School of Medicine at University of California Los Angeles, Los Angeles, California 90095-1751, USA. ewright@mednet.ucla.edu&lt;/auth-address&gt;&lt;titles&gt;&lt;title&gt;Biology of human sodium glucose transporter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33-94&lt;/pages&gt;&lt;volume&gt;91&lt;/volume&gt;&lt;number&gt;2&lt;/number&gt;&lt;edition&gt;2011/04/30&lt;/edition&gt;&lt;keywords&gt;&lt;keyword&gt;Amino Acid Sequence&lt;/keyword&gt;&lt;keyword&gt;Animals&lt;/keyword&gt;&lt;keyword&gt;Cloning, Molecular&lt;/keyword&gt;&lt;keyword&gt;Gene Expression Regulation&lt;/keyword&gt;&lt;keyword&gt;Humans&lt;/keyword&gt;&lt;keyword&gt;Kinetics&lt;/keyword&gt;&lt;keyword&gt;Models, Statistical&lt;/keyword&gt;&lt;keyword&gt;Molecular Sequence Data&lt;/keyword&gt;&lt;keyword&gt;Protein Structure, Secondary&lt;/keyword&gt;&lt;keyword&gt;Sodium-Glucose Transport Proteins/biosynthesis/*genetics/*physiology&lt;/keyword&gt;&lt;keyword&gt;Structure-Activity Relationship&lt;/keyword&gt;&lt;keyword&gt;Substrate Specificity&lt;/keyword&gt;&lt;/keywords&gt;&lt;dates&gt;&lt;year&gt;2011&lt;/year&gt;&lt;pub-dates&gt;&lt;date&gt;Apr&lt;/date&gt;&lt;/pub-dates&gt;&lt;/dates&gt;&lt;isbn&gt;0031-9333&lt;/isbn&gt;&lt;accession-num&gt;21527736&lt;/accession-num&gt;&lt;urls&gt;&lt;/urls&gt;&lt;electronic-resource-num&gt;10.1152/physrev.00055.2009&lt;/electronic-resource-num&gt;&lt;remote-database-provider&gt;NLM&lt;/remote-database-provider&gt;&lt;language&gt;eng&lt;/language&gt;&lt;/record&gt;&lt;/Cite&gt;&lt;/EndNote&gt;</w:instrText>
      </w:r>
      <w:r w:rsidR="00960E24">
        <w:fldChar w:fldCharType="separate"/>
      </w:r>
      <w:r w:rsidR="00FB4C9B">
        <w:rPr>
          <w:noProof/>
        </w:rPr>
        <w:t>[2]</w:t>
      </w:r>
      <w:r w:rsidR="00960E24">
        <w:fldChar w:fldCharType="end"/>
      </w:r>
      <w:r w:rsidR="00960E24">
        <w:t xml:space="preserve">.  </w:t>
      </w:r>
      <w:r w:rsidR="00691F73">
        <w:t>T</w:t>
      </w:r>
      <w:r w:rsidR="00691F73" w:rsidRPr="00E371DA">
        <w:t>his could be due to further upregulation of SGLT1 expression during SGLT2i treatment</w:t>
      </w:r>
      <w:r w:rsidR="00691F73">
        <w:t xml:space="preserve"> </w:t>
      </w:r>
      <w:r w:rsidR="00691F73" w:rsidRPr="00E371DA">
        <w:fldChar w:fldCharType="begin">
          <w:fldData xml:space="preserve">PEVuZE5vdGU+PENpdGU+PEF1dGhvcj5Ob3J0b248L0F1dGhvcj48WWVhcj4yMDE3PC9ZZWFyPjxS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wgT2Jlc2l0eSAmYW1wOyBNZXRhYm9saXNt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</w:fldData>
        </w:fldChar>
      </w:r>
      <w:r w:rsidR="00FB4C9B">
        <w:instrText xml:space="preserve"> ADDIN EN.CITE </w:instrText>
      </w:r>
      <w:r w:rsidR="00FB4C9B">
        <w:fldChar w:fldCharType="begin">
          <w:fldData xml:space="preserve">PEVuZE5vdGU+PENpdGU+PEF1dGhvcj5Ob3J0b248L0F1dGhvcj48WWVhcj4yMDE3PC9ZZWFyPjxS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wgT2Jlc2l0eSAmYW1wOyBNZXRhYm9saXNt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</w:fldData>
        </w:fldChar>
      </w:r>
      <w:r w:rsidR="00FB4C9B">
        <w:instrText xml:space="preserve"> ADDIN EN.CITE.DATA </w:instrText>
      </w:r>
      <w:r w:rsidR="00FB4C9B">
        <w:fldChar w:fldCharType="end"/>
      </w:r>
      <w:r w:rsidR="00691F73" w:rsidRPr="00E371DA">
        <w:fldChar w:fldCharType="separate"/>
      </w:r>
      <w:r w:rsidR="00FB4C9B">
        <w:rPr>
          <w:noProof/>
        </w:rPr>
        <w:t>[8, 15]</w:t>
      </w:r>
      <w:r w:rsidR="00691F73" w:rsidRPr="00E371DA">
        <w:fldChar w:fldCharType="end"/>
      </w:r>
      <w:r w:rsidR="00691F73" w:rsidRPr="00E371DA">
        <w:t xml:space="preserve"> or incomplete blockade of SGLT2. Despite similar structures between the different SGLT2i, differences between the relative selectivity profiles of SGLT2 over SGLT</w:t>
      </w:r>
      <w:r w:rsidR="00DD1DE4">
        <w:t>1 exist, ranging from ~200:1 for canagliflozin and ~25</w:t>
      </w:r>
      <w:r w:rsidR="00691F73" w:rsidRPr="00E371DA">
        <w:t>0</w:t>
      </w:r>
      <w:r w:rsidR="00241CB7">
        <w:t xml:space="preserve">0:1 for empagliflozin </w:t>
      </w:r>
      <w:r w:rsidR="00691F73" w:rsidRPr="00E371DA">
        <w:fldChar w:fldCharType="begin">
          <w:fldData xml:space="preserve">PEVuZE5vdGU+PENpdGU+PEF1dGhvcj5HcmVtcGxlcjwvQXV0aG9yPjxZZWFyPjIwMTI8L1llYXI+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wgT2Jlc2l0eSAmYW1wOyBNZXRhYm9saXNtPC9mdWxsLXRpdGxlPjwvYWx0LXBlcmlvZGljYWw+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</w:fldData>
        </w:fldChar>
      </w:r>
      <w:r w:rsidR="00FB4C9B">
        <w:instrText xml:space="preserve"> ADDIN EN.CITE </w:instrText>
      </w:r>
      <w:r w:rsidR="00FB4C9B">
        <w:fldChar w:fldCharType="begin">
          <w:fldData xml:space="preserve">PEVuZE5vdGU+PENpdGU+PEF1dGhvcj5HcmVtcGxlcjwvQXV0aG9yPjxZZWFyPjIwMTI8L1llYXI+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wgT2Jlc2l0eSAmYW1wOyBNZXRhYm9saXNtPC9mdWxsLXRpdGxlPjwvYWx0LXBlcmlvZGljYWw+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</w:fldData>
        </w:fldChar>
      </w:r>
      <w:r w:rsidR="00FB4C9B">
        <w:instrText xml:space="preserve"> ADDIN EN.CITE.DATA </w:instrText>
      </w:r>
      <w:r w:rsidR="00FB4C9B">
        <w:fldChar w:fldCharType="end"/>
      </w:r>
      <w:r w:rsidR="00691F73" w:rsidRPr="00E371DA">
        <w:fldChar w:fldCharType="separate"/>
      </w:r>
      <w:r w:rsidR="00FB4C9B">
        <w:rPr>
          <w:noProof/>
        </w:rPr>
        <w:t>[16]</w:t>
      </w:r>
      <w:r w:rsidR="00691F73" w:rsidRPr="00E371DA">
        <w:fldChar w:fldCharType="end"/>
      </w:r>
      <w:r w:rsidR="00241CB7">
        <w:t>; in contrast the dual SGLT1 / 2 inhibitor sotagliflozin is about 20:1 selective for SGLT1</w:t>
      </w:r>
      <w:r w:rsidR="00A86254">
        <w:t xml:space="preserve"> (Table 2</w:t>
      </w:r>
      <w:r w:rsidR="00691F73">
        <w:t xml:space="preserve">). </w:t>
      </w:r>
    </w:p>
    <w:p w:rsidR="00241CB7" w:rsidRPr="00691F73" w:rsidRDefault="00241CB7" w:rsidP="00691F73">
      <w:pPr>
        <w:spacing w:after="0" w:line="360" w:lineRule="auto"/>
      </w:pPr>
    </w:p>
    <w:p w:rsidR="00653032" w:rsidRDefault="00960E24" w:rsidP="00653032">
      <w:pPr>
        <w:spacing w:after="0" w:line="360" w:lineRule="auto"/>
      </w:pPr>
      <w:r>
        <w:t>A</w:t>
      </w:r>
      <w:r w:rsidR="00653032" w:rsidRPr="00653032">
        <w:t xml:space="preserve">ll of the </w:t>
      </w:r>
      <w:r w:rsidRPr="00653032">
        <w:t xml:space="preserve">currently available </w:t>
      </w:r>
      <w:r w:rsidR="00653032" w:rsidRPr="00653032">
        <w:t xml:space="preserve">SGLT2i’s reduce blood glucose and hence HbA1c between 0.6 – 1% (6-11 </w:t>
      </w:r>
      <w:proofErr w:type="spellStart"/>
      <w:r w:rsidR="00653032" w:rsidRPr="00653032">
        <w:t>mmol</w:t>
      </w:r>
      <w:proofErr w:type="spellEnd"/>
      <w:r w:rsidR="00653032" w:rsidRPr="00653032">
        <w:t>/</w:t>
      </w:r>
      <w:proofErr w:type="spellStart"/>
      <w:r w:rsidR="00653032" w:rsidRPr="00653032">
        <w:t>mol</w:t>
      </w:r>
      <w:proofErr w:type="spellEnd"/>
      <w:r w:rsidR="00653032" w:rsidRPr="00653032">
        <w:t xml:space="preserve">), depending on the baseline HbA1c and the trial design; in general these drugs work independently of other glucose lowering drugs and can be combined with other treatments, including insulin.  </w:t>
      </w:r>
      <w:r w:rsidR="00083752">
        <w:t xml:space="preserve">Effects to lower HbA1c are reduced in the context of significant renal impairment, and none </w:t>
      </w:r>
      <w:proofErr w:type="gramStart"/>
      <w:r w:rsidR="00083752">
        <w:t>are</w:t>
      </w:r>
      <w:proofErr w:type="gramEnd"/>
      <w:r w:rsidR="00083752">
        <w:t xml:space="preserve"> currently approved for use when the eGFR is below 45mls/min.  </w:t>
      </w:r>
      <w:r w:rsidR="00653032" w:rsidRPr="00653032">
        <w:t xml:space="preserve">Weight loss of around 2-3kg </w:t>
      </w:r>
      <w:proofErr w:type="gramStart"/>
      <w:r w:rsidR="00653032" w:rsidRPr="00653032">
        <w:t>is also expected</w:t>
      </w:r>
      <w:proofErr w:type="gramEnd"/>
      <w:r w:rsidR="00653032" w:rsidRPr="00653032">
        <w:t xml:space="preserve">, as is a modest reduction in blood pressure (2-3mmHg of systolic BP).  The main adverse effects include an increased risk of fungal </w:t>
      </w:r>
      <w:r w:rsidR="00A86254">
        <w:t>uro</w:t>
      </w:r>
      <w:r w:rsidR="00653032" w:rsidRPr="00653032">
        <w:t xml:space="preserve">genital infection, particularly in women, an increased risk of bacterial urinary tract infections, adverse effects related to blood pressure lowering such as dizziness and postural hypotension.  Rarer adverse effects include </w:t>
      </w:r>
      <w:r w:rsidR="00A86254">
        <w:t xml:space="preserve">diabetic </w:t>
      </w:r>
      <w:r w:rsidR="00653032" w:rsidRPr="00653032">
        <w:t>ketoacidosis (especially in those with type 1 diabetes); concerns have also been raised about bladder</w:t>
      </w:r>
      <w:r w:rsidR="00083752">
        <w:t xml:space="preserve"> cancer, lower limb amputations and</w:t>
      </w:r>
      <w:r w:rsidR="00653032" w:rsidRPr="00653032">
        <w:t xml:space="preserve"> Fourni</w:t>
      </w:r>
      <w:r w:rsidR="00083752">
        <w:t>er’s gangrene, but recent data from the DECLARE trial</w:t>
      </w:r>
      <w:r w:rsidR="00653032" w:rsidRPr="00653032">
        <w:t xml:space="preserve"> suggests the risk for these may not be increased, at least for dapagliflozin</w:t>
      </w:r>
      <w:r w:rsidR="00241CB7">
        <w:t xml:space="preserve"> </w:t>
      </w:r>
      <w:r w:rsidR="00241CB7">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 </w:instrText>
      </w:r>
      <w:r w:rsidR="00FB4C9B">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DATA </w:instrText>
      </w:r>
      <w:r w:rsidR="00FB4C9B">
        <w:fldChar w:fldCharType="end"/>
      </w:r>
      <w:r w:rsidR="00241CB7">
        <w:fldChar w:fldCharType="separate"/>
      </w:r>
      <w:r w:rsidR="00FB4C9B">
        <w:rPr>
          <w:noProof/>
        </w:rPr>
        <w:t>[17]</w:t>
      </w:r>
      <w:r w:rsidR="00241CB7">
        <w:fldChar w:fldCharType="end"/>
      </w:r>
      <w:r w:rsidR="00653032" w:rsidRPr="00653032">
        <w:t xml:space="preserve">.  </w:t>
      </w:r>
      <w:r w:rsidR="00241CB7" w:rsidRPr="00E371DA">
        <w:t>Importantly the risk of hypoglycaemia is low with SGLT2 inhibition due to the elimination of urinary glucose excretion when the filtered glucose level falls below the transport capacity of SGLT1</w:t>
      </w:r>
      <w:r w:rsidR="00241CB7">
        <w:t xml:space="preserve"> </w:t>
      </w:r>
      <w:r w:rsidR="00241CB7" w:rsidRPr="00E371DA">
        <w:fldChar w:fldCharType="begin">
          <w:fldData xml:space="preserve">PEVuZE5vdGU+PENpdGU+PEF1dGhvcj5WYWxsb248L0F1dGhvcj48WWVhcj4yMDE3PC9ZZWFyPjxS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</w:fldData>
        </w:fldChar>
      </w:r>
      <w:r w:rsidR="00FB4C9B">
        <w:instrText xml:space="preserve"> ADDIN EN.CITE </w:instrText>
      </w:r>
      <w:r w:rsidR="00FB4C9B">
        <w:fldChar w:fldCharType="begin">
          <w:fldData xml:space="preserve">PEVuZE5vdGU+PENpdGU+PEF1dGhvcj5WYWxsb248L0F1dGhvcj48WWVhcj4yMDE3PC9ZZWFyPjxS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</w:fldData>
        </w:fldChar>
      </w:r>
      <w:r w:rsidR="00FB4C9B">
        <w:instrText xml:space="preserve"> ADDIN EN.CITE.DATA </w:instrText>
      </w:r>
      <w:r w:rsidR="00FB4C9B">
        <w:fldChar w:fldCharType="end"/>
      </w:r>
      <w:r w:rsidR="00241CB7" w:rsidRPr="00E371DA">
        <w:fldChar w:fldCharType="separate"/>
      </w:r>
      <w:r w:rsidR="00FB4C9B">
        <w:rPr>
          <w:noProof/>
        </w:rPr>
        <w:t>[18]</w:t>
      </w:r>
      <w:r w:rsidR="00241CB7" w:rsidRPr="00E371DA">
        <w:fldChar w:fldCharType="end"/>
      </w:r>
      <w:r w:rsidR="00241CB7" w:rsidRPr="00E371DA">
        <w:t>, alongside the compensatory metabolic changes seen including increased hepatic glucose production</w:t>
      </w:r>
      <w:r w:rsidR="00241CB7">
        <w:t xml:space="preserve"> </w:t>
      </w:r>
      <w:r w:rsidR="00241CB7" w:rsidRPr="00E371DA">
        <w:fldChar w:fldCharType="begin">
          <w:fldData xml:space="preserve">PEVuZE5vdGU+PENpdGU+PEF1dGhvcj5GZXJyYW5uaW5pPC9BdXRob3I+PFllYXI+MjAxNDwvWWVh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</w:fldData>
        </w:fldChar>
      </w:r>
      <w:r w:rsidR="00FB4C9B">
        <w:instrText xml:space="preserve"> ADDIN EN.CITE </w:instrText>
      </w:r>
      <w:r w:rsidR="00FB4C9B">
        <w:fldChar w:fldCharType="begin">
          <w:fldData xml:space="preserve">PEVuZE5vdGU+PENpdGU+PEF1dGhvcj5GZXJyYW5uaW5pPC9BdXRob3I+PFllYXI+MjAxNDwvWWVh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</w:fldData>
        </w:fldChar>
      </w:r>
      <w:r w:rsidR="00FB4C9B">
        <w:instrText xml:space="preserve"> ADDIN EN.CITE.DATA </w:instrText>
      </w:r>
      <w:r w:rsidR="00FB4C9B">
        <w:fldChar w:fldCharType="end"/>
      </w:r>
      <w:r w:rsidR="00241CB7" w:rsidRPr="00E371DA">
        <w:fldChar w:fldCharType="separate"/>
      </w:r>
      <w:r w:rsidR="00FB4C9B">
        <w:rPr>
          <w:noProof/>
        </w:rPr>
        <w:t>[19, 20]</w:t>
      </w:r>
      <w:r w:rsidR="00241CB7" w:rsidRPr="00E371DA">
        <w:fldChar w:fldCharType="end"/>
      </w:r>
      <w:r w:rsidR="00241CB7">
        <w:t xml:space="preserve">, and the fact that these drugs do not stimulate insulin secretion.  </w:t>
      </w:r>
      <w:proofErr w:type="gramStart"/>
      <w:r w:rsidR="00241CB7">
        <w:t>Nevertheless</w:t>
      </w:r>
      <w:proofErr w:type="gramEnd"/>
      <w:r w:rsidR="00241CB7">
        <w:t xml:space="preserve"> hypoglycaemia </w:t>
      </w:r>
      <w:r w:rsidR="00653032" w:rsidRPr="00653032">
        <w:t>may occur in the context of background therapy with insulin or sulfonylureas</w:t>
      </w:r>
      <w:r w:rsidR="00A86254">
        <w:t xml:space="preserve"> </w:t>
      </w:r>
      <w:r w:rsidR="00241CB7">
        <w:fldChar w:fldCharType="begin">
          <w:fldData xml:space="preserve">PEVuZE5vdGU+PENpdGU+PEF1dGhvcj5XaWxkaW5nPC9BdXRob3I+PFllYXI+MjAxNDwvWWVhcj48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</w:fldData>
        </w:fldChar>
      </w:r>
      <w:r w:rsidR="00FB4C9B">
        <w:instrText xml:space="preserve"> ADDIN EN.CITE </w:instrText>
      </w:r>
      <w:r w:rsidR="00FB4C9B">
        <w:fldChar w:fldCharType="begin">
          <w:fldData xml:space="preserve">PEVuZE5vdGU+PENpdGU+PEF1dGhvcj5XaWxkaW5nPC9BdXRob3I+PFllYXI+MjAxNDwvWWVhcj48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</w:fldData>
        </w:fldChar>
      </w:r>
      <w:r w:rsidR="00FB4C9B">
        <w:instrText xml:space="preserve"> ADDIN EN.CITE.DATA </w:instrText>
      </w:r>
      <w:r w:rsidR="00FB4C9B">
        <w:fldChar w:fldCharType="end"/>
      </w:r>
      <w:r w:rsidR="00241CB7">
        <w:fldChar w:fldCharType="separate"/>
      </w:r>
      <w:r w:rsidR="00FB4C9B">
        <w:rPr>
          <w:noProof/>
        </w:rPr>
        <w:t>[21, 22]</w:t>
      </w:r>
      <w:r w:rsidR="00241CB7">
        <w:fldChar w:fldCharType="end"/>
      </w:r>
      <w:r w:rsidR="00653032" w:rsidRPr="00653032">
        <w:t>.</w:t>
      </w:r>
    </w:p>
    <w:p w:rsidR="006D49BD" w:rsidRPr="00653032" w:rsidRDefault="006D49BD" w:rsidP="006D49BD">
      <w:pPr>
        <w:spacing w:after="0" w:line="360" w:lineRule="auto"/>
        <w:rPr>
          <w:i/>
        </w:rPr>
      </w:pPr>
      <w:r w:rsidRPr="00653032">
        <w:rPr>
          <w:i/>
        </w:rPr>
        <w:t>Dual inhibition of SGLT1/2</w:t>
      </w:r>
    </w:p>
    <w:p w:rsidR="006D49BD" w:rsidRPr="00653032" w:rsidRDefault="006D49BD" w:rsidP="006D49BD">
      <w:pPr>
        <w:spacing w:after="0" w:line="360" w:lineRule="auto"/>
      </w:pPr>
      <w:r w:rsidRPr="00653032">
        <w:t>The dual SGLT1/2 inhibitor sotagliflozin is currently under evaluation as an adjunctive treatment for type 1 diabetes; clinical trials show that there is an additional glucose lowering effect when added to optimised insulin treatment, together with modest weight loss (approx. 2kg) and blood pressure lowering</w:t>
      </w:r>
      <w:r>
        <w:t xml:space="preserve"> </w:t>
      </w:r>
      <w:r>
        <w:fldChar w:fldCharType="begin">
          <w:fldData xml:space="preserve">PEVuZE5vdGU+PENpdGU+PEF1dGhvcj5DYXJpb3U8L0F1dGhvcj48WWVhcj4yMDE4PC9ZZWFyPjxS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=
</w:fldData>
        </w:fldChar>
      </w:r>
      <w:r w:rsidR="00FB4C9B">
        <w:instrText xml:space="preserve"> ADDIN EN.CITE </w:instrText>
      </w:r>
      <w:r w:rsidR="00FB4C9B">
        <w:fldChar w:fldCharType="begin">
          <w:fldData xml:space="preserve">PEVuZE5vdGU+PENpdGU+PEF1dGhvcj5DYXJpb3U8L0F1dGhvcj48WWVhcj4yMDE4PC9ZZWFyPjxS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=
</w:fldData>
        </w:fldChar>
      </w:r>
      <w:r w:rsidR="00FB4C9B">
        <w:instrText xml:space="preserve"> ADDIN EN.CITE.DATA </w:instrText>
      </w:r>
      <w:r w:rsidR="00FB4C9B">
        <w:fldChar w:fldCharType="end"/>
      </w:r>
      <w:r>
        <w:fldChar w:fldCharType="separate"/>
      </w:r>
      <w:r w:rsidR="00FB4C9B">
        <w:rPr>
          <w:noProof/>
        </w:rPr>
        <w:t>[23-25]</w:t>
      </w:r>
      <w:r>
        <w:fldChar w:fldCharType="end"/>
      </w:r>
      <w:r w:rsidRPr="00653032">
        <w:t xml:space="preserve">.  </w:t>
      </w:r>
    </w:p>
    <w:p w:rsidR="00241CB7" w:rsidRPr="00653032" w:rsidRDefault="00241CB7" w:rsidP="00653032">
      <w:pPr>
        <w:spacing w:after="0" w:line="360" w:lineRule="auto"/>
      </w:pPr>
    </w:p>
    <w:p w:rsidR="00653032" w:rsidRDefault="00653032" w:rsidP="00653032">
      <w:pPr>
        <w:spacing w:after="0" w:line="360" w:lineRule="auto"/>
      </w:pPr>
      <w:r w:rsidRPr="00653032">
        <w:lastRenderedPageBreak/>
        <w:t xml:space="preserve">Much of recent understanding of the effects of SGLT2i on underlying pathophysiology of diabetes has come from the CV and renal effects observed in long-term outcomes trials that </w:t>
      </w:r>
      <w:proofErr w:type="gramStart"/>
      <w:r w:rsidRPr="00653032">
        <w:t>were originally designed</w:t>
      </w:r>
      <w:proofErr w:type="gramEnd"/>
      <w:r w:rsidRPr="00653032">
        <w:t xml:space="preserve"> to test cardiovascular safety, so it is important to briefly describe those effects here.</w:t>
      </w:r>
      <w:r w:rsidR="00960E24">
        <w:t xml:space="preserve">  </w:t>
      </w:r>
      <w:r w:rsidR="00255F36">
        <w:t>Three trials have  now reported, the EMPA-REG outcomes trial</w:t>
      </w:r>
      <w:r w:rsidR="001747E2">
        <w:t xml:space="preserve"> </w:t>
      </w:r>
      <w:r w:rsidR="00255F36">
        <w:fldChar w:fldCharType="begin">
          <w:fldData xml:space="preserve">PEVuZE5vdGU+PENpdGU+PEF1dGhvcj5aaW5tYW48L0F1dGhvcj48WWVhcj4yMDE1PC9ZZWFyPjxS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ENhcmRpb3Zhc2N1bGFy
IE91dGNvbWVzLCBhbmQgTW9ydGFsaXR5IGluIFR5cGUgMiBEaWFiZXRlcz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EpvdXJuYWwgb2YgTWVk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</w:fldData>
        </w:fldChar>
      </w:r>
      <w:r w:rsidR="00FB4C9B">
        <w:instrText xml:space="preserve"> ADDIN EN.CITE </w:instrText>
      </w:r>
      <w:r w:rsidR="00FB4C9B">
        <w:fldChar w:fldCharType="begin">
          <w:fldData xml:space="preserve">PEVuZE5vdGU+PENpdGU+PEF1dGhvcj5aaW5tYW48L0F1dGhvcj48WWVhcj4yMDE1PC9ZZWFyPjxS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ENhcmRpb3Zhc2N1bGFy
IE91dGNvbWVzLCBhbmQgTW9ydGFsaXR5IGluIFR5cGUgMiBEaWFiZXRlcz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EpvdXJuYWwgb2YgTWVk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</w:fldData>
        </w:fldChar>
      </w:r>
      <w:r w:rsidR="00FB4C9B">
        <w:instrText xml:space="preserve"> ADDIN EN.CITE.DATA </w:instrText>
      </w:r>
      <w:r w:rsidR="00FB4C9B">
        <w:fldChar w:fldCharType="end"/>
      </w:r>
      <w:r w:rsidR="00255F36">
        <w:fldChar w:fldCharType="separate"/>
      </w:r>
      <w:r w:rsidR="00FB4C9B">
        <w:rPr>
          <w:noProof/>
        </w:rPr>
        <w:t>[26]</w:t>
      </w:r>
      <w:r w:rsidR="00255F36">
        <w:fldChar w:fldCharType="end"/>
      </w:r>
      <w:r w:rsidR="00255F36">
        <w:t>, the CANVAS</w:t>
      </w:r>
      <w:r w:rsidR="001747E2">
        <w:t xml:space="preserve"> programme</w:t>
      </w:r>
      <w:r w:rsidR="00255F36">
        <w:t xml:space="preserve"> (in fact a combined analysis of two trials</w:t>
      </w:r>
      <w:r w:rsidR="00EE0674">
        <w:t>)</w:t>
      </w:r>
      <w:r w:rsidR="001747E2">
        <w:t xml:space="preserve"> </w:t>
      </w:r>
      <w:r w:rsidR="00EE0674">
        <w:fldChar w:fldCharType="begin"/>
      </w:r>
      <w:r w:rsidR="00FB4C9B">
        <w:instrText xml:space="preserve"> ADDIN EN.CITE &lt;EndNote&gt;&lt;Cite&gt;&lt;Author&gt;Neal&lt;/Author&gt;&lt;Year&gt;2017&lt;/Year&gt;&lt;RecNum&gt;10131&lt;/RecNum&gt;&lt;DisplayText&gt;[27]&lt;/DisplayText&gt;&lt;record&gt;&lt;rec-number&gt;10131&lt;/rec-number&gt;&lt;foreign-keys&gt;&lt;key app="EN" db-id="9fxzeff5re22rmedez65eavdrewz0s0exw5z" timestamp="1543494052"&gt;10131&lt;/key&gt;&lt;/foreign-keys&gt;&lt;ref-type name="Journal Article"&gt;17&lt;/ref-type&gt;&lt;contributors&gt;&lt;authors&gt;&lt;author&gt;Neal, B.&lt;/author&gt;&lt;author&gt;Perkovic, V.&lt;/author&gt;&lt;author&gt;Mahaffey, K. W.&lt;/author&gt;&lt;author&gt;de Zeeuw, D.&lt;/author&gt;&lt;author&gt;Fulcher, G.&lt;/author&gt;&lt;author&gt;Erondu, N.&lt;/author&gt;&lt;author&gt;Shaw, W.&lt;/author&gt;&lt;author&gt;Law, G.&lt;/author&gt;&lt;author&gt;Desai, M.&lt;/author&gt;&lt;author&gt;Matthews, D. R.&lt;/author&gt;&lt;author&gt;Canvas Program Collaborative Grp&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Aug&lt;/date&gt;&lt;/pub-dates&gt;&lt;/dates&gt;&lt;isbn&gt;0028-4793&lt;/isbn&gt;&lt;accession-num&gt;WOS:000407691400007&lt;/accession-num&gt;&lt;urls&gt;&lt;related-urls&gt;&lt;url&gt;&amp;lt;Go to ISI&amp;gt;://WOS:000407691400007&lt;/url&gt;&lt;/related-urls&gt;&lt;/urls&gt;&lt;electronic-resource-num&gt;10.1056/NEJMoa1611925&lt;/electronic-resource-num&gt;&lt;/record&gt;&lt;/Cite&gt;&lt;/EndNote&gt;</w:instrText>
      </w:r>
      <w:r w:rsidR="00EE0674">
        <w:fldChar w:fldCharType="separate"/>
      </w:r>
      <w:r w:rsidR="00FB4C9B">
        <w:rPr>
          <w:noProof/>
        </w:rPr>
        <w:t>[27]</w:t>
      </w:r>
      <w:r w:rsidR="00EE0674">
        <w:fldChar w:fldCharType="end"/>
      </w:r>
      <w:r w:rsidR="00255F36">
        <w:t xml:space="preserve"> </w:t>
      </w:r>
      <w:r w:rsidR="00EE0674">
        <w:t xml:space="preserve"> and DECLARE TIMI-58</w:t>
      </w:r>
      <w:r w:rsidR="001747E2">
        <w:t xml:space="preserve"> </w:t>
      </w:r>
      <w:r w:rsidR="00EE0674">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 </w:instrText>
      </w:r>
      <w:r w:rsidR="00FB4C9B">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DATA </w:instrText>
      </w:r>
      <w:r w:rsidR="00FB4C9B">
        <w:fldChar w:fldCharType="end"/>
      </w:r>
      <w:r w:rsidR="00EE0674">
        <w:fldChar w:fldCharType="separate"/>
      </w:r>
      <w:r w:rsidR="00FB4C9B">
        <w:rPr>
          <w:noProof/>
        </w:rPr>
        <w:t>[17]</w:t>
      </w:r>
      <w:r w:rsidR="00EE0674">
        <w:fldChar w:fldCharType="end"/>
      </w:r>
      <w:r w:rsidR="00255F36">
        <w:t>.</w:t>
      </w:r>
      <w:r w:rsidR="00942071">
        <w:t xml:space="preserve">  All three trials showed a clear reduction in hospitalisation for heart failure in patients treated with SGLT2 inhibitors; this effect </w:t>
      </w:r>
      <w:proofErr w:type="gramStart"/>
      <w:r w:rsidR="00942071">
        <w:t>was seen</w:t>
      </w:r>
      <w:proofErr w:type="gramEnd"/>
      <w:r w:rsidR="00942071">
        <w:t xml:space="preserve"> in patients with and without pre-existing heart failure and in those with an</w:t>
      </w:r>
      <w:r w:rsidR="00342B2B">
        <w:t>d</w:t>
      </w:r>
      <w:r w:rsidR="00942071">
        <w:t xml:space="preserve"> without pre-existing cardiovascular disease.  There were also reductions in overall and cardiovascular mortality, that was significant in EMPA-REG and CANVAS but not in DECLARE.  </w:t>
      </w:r>
      <w:r w:rsidR="00342B2B">
        <w:t>A recent meta-analysis supports the overall conclusion that SGLT2 inhibitors are effective at reducing risk of heart failure hospitalisation in a broad population of people with type 2 diabetes, irrespective of a history of CVD, but that reductions in major cardiovascular events are only apparent in those with pre-existing cardiovascular disease</w:t>
      </w:r>
      <w:r w:rsidR="007B2080">
        <w:t xml:space="preserve"> </w:t>
      </w:r>
      <w:r w:rsidR="001747E2">
        <w:fldChar w:fldCharType="begin"/>
      </w:r>
      <w:r w:rsidR="00FB4C9B">
        <w:instrText xml:space="preserve"> ADDIN EN.CITE &lt;EndNote&gt;&lt;Cite&gt;&lt;Author&gt;Zelniker TA&lt;/Author&gt;&lt;Year&gt;2018&lt;/Year&gt;&lt;RecNum&gt;10133&lt;/RecNum&gt;&lt;DisplayText&gt;[28]&lt;/DisplayText&gt;&lt;record&gt;&lt;rec-number&gt;10133&lt;/rec-number&gt;&lt;foreign-keys&gt;&lt;key app="EN" db-id="9fxzeff5re22rmedez65eavdrewz0s0exw5z" timestamp="1543574976"&gt;10133&lt;/key&gt;&lt;/foreign-keys&gt;&lt;ref-type name="Journal Article"&gt;17&lt;/ref-type&gt;&lt;contributors&gt;&lt;authors&gt;&lt;author&gt;Zelniker TA, Wiviott SD, Raz I, Im K, Goodrich EL, Bonaca MP, Mosenzon O, Kato ET, Cahn A, Furtado RHM, Bhatt DL, Leiter LA, McGuire DK, Wilding JPH, Sabatine MS.&lt;/author&gt;&lt;/authors&gt;&lt;/contributors&gt;&lt;titles&gt;&lt;title&gt;SGLT2 inhibitors for primary and secondary prevention of cardiovascular and renal outcomes in type 2 diabetes: a systematic review and meta-analysis of cardiovascular outcome trials&lt;/title&gt;&lt;secondary-title&gt;Lancet&lt;/secondary-title&gt;&lt;/titles&gt;&lt;periodical&gt;&lt;full-title&gt;Lancet&lt;/full-title&gt;&lt;/periodical&gt;&lt;edition&gt;9/11/2018&lt;/edition&gt;&lt;dates&gt;&lt;year&gt;2018&lt;/year&gt;&lt;/dates&gt;&lt;urls&gt;&lt;/urls&gt;&lt;electronic-resource-num&gt;DOI:https://doi.org/10.1016/S0140-6736(18)32590-X&lt;/electronic-resource-num&gt;&lt;/record&gt;&lt;/Cite&gt;&lt;/EndNote&gt;</w:instrText>
      </w:r>
      <w:r w:rsidR="001747E2">
        <w:fldChar w:fldCharType="separate"/>
      </w:r>
      <w:r w:rsidR="00FB4C9B">
        <w:rPr>
          <w:noProof/>
        </w:rPr>
        <w:t>[28]</w:t>
      </w:r>
      <w:r w:rsidR="001747E2">
        <w:fldChar w:fldCharType="end"/>
      </w:r>
      <w:r w:rsidR="00342B2B">
        <w:t xml:space="preserve">.  </w:t>
      </w:r>
      <w:r w:rsidR="00A86254">
        <w:t xml:space="preserve">This is also supported by large scale observational studies such as CVD-REAL </w:t>
      </w:r>
      <w:r w:rsidR="00A86254">
        <w:fldChar w:fldCharType="begin"/>
      </w:r>
      <w:r w:rsidR="00FB4C9B">
        <w:instrText xml:space="preserve"> ADDIN EN.CITE &lt;EndNote&gt;&lt;Cite&gt;&lt;Author&gt;Kosiborod&lt;/Author&gt;&lt;Year&gt;2017&lt;/Year&gt;&lt;RecNum&gt;9026&lt;/RecNum&gt;&lt;DisplayText&gt;[29]&lt;/DisplayText&gt;&lt;record&gt;&lt;rec-number&gt;9026&lt;/rec-number&gt;&lt;foreign-keys&gt;&lt;key app="EN" db-id="9fxzeff5re22rmedez65eavdrewz0s0exw5z" timestamp="1507223507"&gt;9026&lt;/key&gt;&lt;/foreign-keys&gt;&lt;ref-type name="Journal Article"&gt;17&lt;/ref-type&gt;&lt;contributors&gt;&lt;authors&gt;&lt;author&gt;Kosiborod, M.&lt;/author&gt;&lt;author&gt;Cavender, M. A.&lt;/author&gt;&lt;author&gt;Fu, A. Z.&lt;/author&gt;&lt;author&gt;Wilding, J. P.&lt;/author&gt;&lt;author&gt;Khunti, K.&lt;/author&gt;&lt;author&gt;Holl, R. W.&lt;/author&gt;&lt;author&gt;Norhammar, A.&lt;/author&gt;&lt;author&gt;Birkeland, K. I.&lt;/author&gt;&lt;author&gt;Jorgensen, M. E.&lt;/author&gt;&lt;author&gt;Thuresson, M.&lt;/author&gt;&lt;author&gt;Arya, N.&lt;/author&gt;&lt;author&gt;Bodegard, J.&lt;/author&gt;&lt;author&gt;Hammar, N.&lt;/author&gt;&lt;author&gt;Fenici, P.&lt;/author&gt;&lt;author&gt;Cvd-Real Investigators Study Grp&lt;/author&gt;&lt;/authors&gt;&lt;/contributors&gt;&lt;titles&gt;&lt;title&gt;Lower Risk of Heart Failure and Death in Patients Initiated on Sodium-Glucose Cotransporter-2 Inhibitors Versus Other Glucose-Lowering Drugs The CVD-REAL Study (Comparative Effectiveness of Cardiovascular Outcomes in New Users of Sodium-Glucose Cotransporter-2 Inhibitors)&lt;/title&gt;&lt;secondary-title&gt;Circulation&lt;/secondary-title&gt;&lt;/titles&gt;&lt;periodical&gt;&lt;full-title&gt;Circulation&lt;/full-title&gt;&lt;/periodical&gt;&lt;pages&gt;249-+&lt;/pages&gt;&lt;volume&gt;136&lt;/volume&gt;&lt;number&gt;3&lt;/number&gt;&lt;dates&gt;&lt;year&gt;2017&lt;/year&gt;&lt;pub-dates&gt;&lt;date&gt;Jul&lt;/date&gt;&lt;/pub-dates&gt;&lt;/dates&gt;&lt;isbn&gt;0009-7322&lt;/isbn&gt;&lt;accession-num&gt;WOS:000405575300004&lt;/accession-num&gt;&lt;urls&gt;&lt;related-urls&gt;&lt;url&gt;&amp;lt;Go to ISI&amp;gt;://WOS:000405575300004&lt;/url&gt;&lt;/related-urls&gt;&lt;/urls&gt;&lt;electronic-resource-num&gt;10.1161/circulationaha.117.029190&lt;/electronic-resource-num&gt;&lt;/record&gt;&lt;/Cite&gt;&lt;/EndNote&gt;</w:instrText>
      </w:r>
      <w:r w:rsidR="00A86254">
        <w:fldChar w:fldCharType="separate"/>
      </w:r>
      <w:r w:rsidR="00FB4C9B">
        <w:rPr>
          <w:noProof/>
        </w:rPr>
        <w:t>[29]</w:t>
      </w:r>
      <w:r w:rsidR="00A86254">
        <w:fldChar w:fldCharType="end"/>
      </w:r>
      <w:r w:rsidR="00701209">
        <w:t>.</w:t>
      </w:r>
    </w:p>
    <w:p w:rsidR="00942071" w:rsidRDefault="00942071" w:rsidP="00653032">
      <w:pPr>
        <w:spacing w:after="0" w:line="360" w:lineRule="auto"/>
      </w:pPr>
    </w:p>
    <w:p w:rsidR="00942071" w:rsidRPr="00653032" w:rsidRDefault="00942071" w:rsidP="00653032">
      <w:pPr>
        <w:spacing w:after="0" w:line="360" w:lineRule="auto"/>
      </w:pPr>
      <w:r>
        <w:t>Finally</w:t>
      </w:r>
      <w:r w:rsidR="00342B2B">
        <w:t>,</w:t>
      </w:r>
      <w:r>
        <w:t xml:space="preserve"> </w:t>
      </w:r>
      <w:r w:rsidR="00342B2B">
        <w:t xml:space="preserve">although not a primary endpoint, </w:t>
      </w:r>
      <w:r>
        <w:t xml:space="preserve">all </w:t>
      </w:r>
      <w:r w:rsidR="00C92751">
        <w:t xml:space="preserve">three </w:t>
      </w:r>
      <w:r>
        <w:t xml:space="preserve">trials showed improvements in </w:t>
      </w:r>
      <w:r w:rsidR="00342B2B">
        <w:t xml:space="preserve">renal function, with reduction in albuminuria and a reduction in composite renal outcomes that include significant reductions in GFR, end-stage renal disease and renal death.  </w:t>
      </w:r>
    </w:p>
    <w:p w:rsidR="00653032" w:rsidRPr="00653032" w:rsidRDefault="00653032" w:rsidP="00653032">
      <w:pPr>
        <w:spacing w:after="0" w:line="360" w:lineRule="auto"/>
        <w:rPr>
          <w:b/>
        </w:rPr>
      </w:pPr>
    </w:p>
    <w:p w:rsidR="00E371DA" w:rsidRPr="00E371DA" w:rsidRDefault="00E371DA" w:rsidP="00C92751">
      <w:pPr>
        <w:spacing w:after="0" w:line="360" w:lineRule="auto"/>
        <w:rPr>
          <w:b/>
        </w:rPr>
      </w:pPr>
      <w:proofErr w:type="spellStart"/>
      <w:r w:rsidRPr="00E371DA">
        <w:rPr>
          <w:b/>
          <w:bCs/>
        </w:rPr>
        <w:t>Extrarenal</w:t>
      </w:r>
      <w:proofErr w:type="spellEnd"/>
      <w:r w:rsidRPr="00E371DA">
        <w:rPr>
          <w:b/>
          <w:bCs/>
        </w:rPr>
        <w:t xml:space="preserve"> Effects </w:t>
      </w:r>
    </w:p>
    <w:p w:rsidR="00E371DA" w:rsidRPr="00E371DA" w:rsidRDefault="00E371DA" w:rsidP="00E371DA">
      <w:pPr>
        <w:spacing w:after="0" w:line="360" w:lineRule="auto"/>
        <w:rPr>
          <w:b/>
          <w:bCs/>
        </w:rPr>
      </w:pPr>
      <w:r w:rsidRPr="00E371DA">
        <w:t>SGLT2 primarily is expressed in the kidney but also is found in the pancreas (alpha-cells)</w:t>
      </w:r>
      <w:r w:rsidRPr="00E371DA">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 </w:instrText>
      </w:r>
      <w:r w:rsidR="00FB4C9B">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DATA </w:instrText>
      </w:r>
      <w:r w:rsidR="00FB4C9B">
        <w:fldChar w:fldCharType="end"/>
      </w:r>
      <w:r w:rsidRPr="00E371DA">
        <w:fldChar w:fldCharType="separate"/>
      </w:r>
      <w:r w:rsidR="00FB4C9B">
        <w:rPr>
          <w:noProof/>
        </w:rPr>
        <w:t>[30]</w:t>
      </w:r>
      <w:r w:rsidRPr="00E371DA">
        <w:fldChar w:fldCharType="end"/>
      </w:r>
      <w:r w:rsidR="00083752">
        <w:t>; i</w:t>
      </w:r>
      <w:r w:rsidRPr="00E371DA">
        <w:t>n contrast,</w:t>
      </w:r>
      <w:r w:rsidR="00083752">
        <w:t xml:space="preserve"> SGLT1 is predominantly found in the gut </w:t>
      </w:r>
      <w:r w:rsidRPr="00E371DA">
        <w:fldChar w:fldCharType="begin"/>
      </w:r>
      <w:r w:rsidR="00FB4C9B">
        <w:instrText xml:space="preserve"> ADDIN EN.CITE &lt;EndNote&gt;&lt;Cite&gt;&lt;Author&gt;Wright&lt;/Author&gt;&lt;Year&gt;2007&lt;/Year&gt;&lt;RecNum&gt;9107&lt;/RecNum&gt;&lt;DisplayText&gt;[31]&lt;/DisplayText&gt;&lt;record&gt;&lt;rec-number&gt;9107&lt;/rec-number&gt;&lt;foreign-keys&gt;&lt;key app="EN" db-id="9fxzeff5re22rmedez65eavdrewz0s0exw5z" timestamp="1543483375"&gt;9107&lt;/key&gt;&lt;/foreign-keys&gt;&lt;ref-type name="Journal Article"&gt;17&lt;/ref-type&gt;&lt;contributors&gt;&lt;authors&gt;&lt;author&gt;Wright, E. M.&lt;/author&gt;&lt;author&gt;Hirayama, B. A.&lt;/author&gt;&lt;author&gt;Loo, D. F.&lt;/author&gt;&lt;/authors&gt;&lt;/contributors&gt;&lt;auth-address&gt;Department of Physiology, The David Geffen School of Medicine at UCLA, Los Angeles, CA 90095-1751, USA. ewright@mednet.ucla.edu&lt;/auth-address&gt;&lt;titles&gt;&lt;title&gt;Active sugar transport in health and disease&lt;/title&gt;&lt;secondary-title&gt;J Intern Med&lt;/secondary-title&gt;&lt;alt-title&gt;Journal of internal medicine&lt;/alt-title&gt;&lt;/titles&gt;&lt;alt-periodical&gt;&lt;full-title&gt;Journal of Internal Medicine&lt;/full-title&gt;&lt;/alt-periodical&gt;&lt;pages&gt;32-43&lt;/pages&gt;&lt;volume&gt;261&lt;/volume&gt;&lt;number&gt;1&lt;/number&gt;&lt;edition&gt;2007/01/16&lt;/edition&gt;&lt;keywords&gt;&lt;keyword&gt;Biological Transport, Active&lt;/keyword&gt;&lt;keyword&gt;Cell Membrane/metabolism&lt;/keyword&gt;&lt;keyword&gt;Enterocytes/*metabolism&lt;/keyword&gt;&lt;keyword&gt;Glucose/*metabolism&lt;/keyword&gt;&lt;keyword&gt;Humans&lt;/keyword&gt;&lt;keyword&gt;Intestinal Absorption/physiology&lt;/keyword&gt;&lt;keyword&gt;Kidney/*metabolism&lt;/keyword&gt;&lt;keyword&gt;Malabsorption Syndromes/metabolism&lt;/keyword&gt;&lt;keyword&gt;Protein Conformation&lt;/keyword&gt;&lt;keyword&gt;Sodium-Glucose Transport Proteins/chemistry/genetics/*metabolism&lt;/keyword&gt;&lt;keyword&gt;Structure-Activity Relationship&lt;/keyword&gt;&lt;/keywords&gt;&lt;dates&gt;&lt;year&gt;2007&lt;/year&gt;&lt;pub-dates&gt;&lt;date&gt;Jan&lt;/date&gt;&lt;/pub-dates&gt;&lt;/dates&gt;&lt;isbn&gt;0954-6820 (Print)&amp;#xD;0954-6820&lt;/isbn&gt;&lt;accession-num&gt;17222166&lt;/accession-num&gt;&lt;urls&gt;&lt;/urls&gt;&lt;electronic-resource-num&gt;10.1111/j.1365-2796.2006.01746.x&lt;/electronic-resource-num&gt;&lt;remote-database-provider&gt;NLM&lt;/remote-database-provider&gt;&lt;language&gt;eng&lt;/language&gt;&lt;/record&gt;&lt;/Cite&gt;&lt;/EndNote&gt;</w:instrText>
      </w:r>
      <w:r w:rsidRPr="00E371DA">
        <w:fldChar w:fldCharType="separate"/>
      </w:r>
      <w:r w:rsidR="00FB4C9B">
        <w:rPr>
          <w:noProof/>
        </w:rPr>
        <w:t>[31]</w:t>
      </w:r>
      <w:r w:rsidRPr="00E371DA">
        <w:fldChar w:fldCharType="end"/>
      </w:r>
      <w:r w:rsidR="00083752">
        <w:t>.</w:t>
      </w:r>
      <w:r w:rsidR="00083752" w:rsidRPr="00083752">
        <w:t xml:space="preserve"> </w:t>
      </w:r>
      <w:r w:rsidR="00083752">
        <w:t>There is some evidence to support low levels of expression</w:t>
      </w:r>
      <w:r w:rsidR="00083752" w:rsidRPr="00E371DA">
        <w:t xml:space="preserve"> </w:t>
      </w:r>
      <w:r w:rsidR="00083752">
        <w:t xml:space="preserve">in </w:t>
      </w:r>
      <w:r w:rsidR="00701209">
        <w:t xml:space="preserve">skeletal </w:t>
      </w:r>
      <w:r w:rsidR="00083752" w:rsidRPr="00E371DA">
        <w:t>muscle, liver, brain and heart</w:t>
      </w:r>
      <w:r w:rsidR="00083752">
        <w:t xml:space="preserve">, but the physiological relevance is uncertain </w:t>
      </w:r>
      <w:r w:rsidR="00083752" w:rsidRPr="00E371DA">
        <w:fldChar w:fldCharType="begin"/>
      </w:r>
      <w:r w:rsidR="00FB4C9B">
        <w:instrText xml:space="preserve"> ADDIN EN.CITE &lt;EndNote&gt;&lt;Cite&gt;&lt;Author&gt;Wright&lt;/Author&gt;&lt;Year&gt;2007&lt;/Year&gt;&lt;RecNum&gt;9107&lt;/RecNum&gt;&lt;DisplayText&gt;[31]&lt;/DisplayText&gt;&lt;record&gt;&lt;rec-number&gt;9107&lt;/rec-number&gt;&lt;foreign-keys&gt;&lt;key app="EN" db-id="9fxzeff5re22rmedez65eavdrewz0s0exw5z" timestamp="1543483375"&gt;9107&lt;/key&gt;&lt;/foreign-keys&gt;&lt;ref-type name="Journal Article"&gt;17&lt;/ref-type&gt;&lt;contributors&gt;&lt;authors&gt;&lt;author&gt;Wright, E. M.&lt;/author&gt;&lt;author&gt;Hirayama, B. A.&lt;/author&gt;&lt;author&gt;Loo, D. F.&lt;/author&gt;&lt;/authors&gt;&lt;/contributors&gt;&lt;auth-address&gt;Department of Physiology, The David Geffen School of Medicine at UCLA, Los Angeles, CA 90095-1751, USA. ewright@mednet.ucla.edu&lt;/auth-address&gt;&lt;titles&gt;&lt;title&gt;Active sugar transport in health and disease&lt;/title&gt;&lt;secondary-title&gt;J Intern Med&lt;/secondary-title&gt;&lt;alt-title&gt;Journal of internal medicine&lt;/alt-title&gt;&lt;/titles&gt;&lt;alt-periodical&gt;&lt;full-title&gt;Journal of Internal Medicine&lt;/full-title&gt;&lt;/alt-periodical&gt;&lt;pages&gt;32-43&lt;/pages&gt;&lt;volume&gt;261&lt;/volume&gt;&lt;number&gt;1&lt;/number&gt;&lt;edition&gt;2007/01/16&lt;/edition&gt;&lt;keywords&gt;&lt;keyword&gt;Biological Transport, Active&lt;/keyword&gt;&lt;keyword&gt;Cell Membrane/metabolism&lt;/keyword&gt;&lt;keyword&gt;Enterocytes/*metabolism&lt;/keyword&gt;&lt;keyword&gt;Glucose/*metabolism&lt;/keyword&gt;&lt;keyword&gt;Humans&lt;/keyword&gt;&lt;keyword&gt;Intestinal Absorption/physiology&lt;/keyword&gt;&lt;keyword&gt;Kidney/*metabolism&lt;/keyword&gt;&lt;keyword&gt;Malabsorption Syndromes/metabolism&lt;/keyword&gt;&lt;keyword&gt;Protein Conformation&lt;/keyword&gt;&lt;keyword&gt;Sodium-Glucose Transport Proteins/chemistry/genetics/*metabolism&lt;/keyword&gt;&lt;keyword&gt;Structure-Activity Relationship&lt;/keyword&gt;&lt;/keywords&gt;&lt;dates&gt;&lt;year&gt;2007&lt;/year&gt;&lt;pub-dates&gt;&lt;date&gt;Jan&lt;/date&gt;&lt;/pub-dates&gt;&lt;/dates&gt;&lt;isbn&gt;0954-6820 (Print)&amp;#xD;0954-6820&lt;/isbn&gt;&lt;accession-num&gt;17222166&lt;/accession-num&gt;&lt;urls&gt;&lt;/urls&gt;&lt;electronic-resource-num&gt;10.1111/j.1365-2796.2006.01746.x&lt;/electronic-resource-num&gt;&lt;remote-database-provider&gt;NLM&lt;/remote-database-provider&gt;&lt;language&gt;eng&lt;/language&gt;&lt;/record&gt;&lt;/Cite&gt;&lt;/EndNote&gt;</w:instrText>
      </w:r>
      <w:r w:rsidR="00083752" w:rsidRPr="00E371DA">
        <w:fldChar w:fldCharType="separate"/>
      </w:r>
      <w:r w:rsidR="00FB4C9B">
        <w:rPr>
          <w:noProof/>
        </w:rPr>
        <w:t>[31]</w:t>
      </w:r>
      <w:r w:rsidR="00083752" w:rsidRPr="00E371DA">
        <w:fldChar w:fldCharType="end"/>
      </w:r>
      <w:r w:rsidR="00083752">
        <w:t>.</w:t>
      </w:r>
    </w:p>
    <w:p w:rsidR="006D49BD" w:rsidRPr="00701209" w:rsidRDefault="006D49BD" w:rsidP="00E371DA">
      <w:pPr>
        <w:spacing w:after="0" w:line="360" w:lineRule="auto"/>
        <w:rPr>
          <w:b/>
          <w:i/>
        </w:rPr>
      </w:pPr>
    </w:p>
    <w:p w:rsidR="00701209" w:rsidRPr="00701209" w:rsidRDefault="00E371DA" w:rsidP="00E371DA">
      <w:pPr>
        <w:spacing w:after="0" w:line="360" w:lineRule="auto"/>
        <w:rPr>
          <w:b/>
        </w:rPr>
      </w:pPr>
      <w:r w:rsidRPr="00701209">
        <w:rPr>
          <w:b/>
          <w:i/>
        </w:rPr>
        <w:t>Acute changes in glucagon, glycogen and gluconeogenesis</w:t>
      </w:r>
      <w:r w:rsidRPr="00701209">
        <w:rPr>
          <w:b/>
        </w:rPr>
        <w:t xml:space="preserve"> </w:t>
      </w:r>
    </w:p>
    <w:p w:rsidR="00E371DA" w:rsidRPr="00E371DA" w:rsidRDefault="00E371DA" w:rsidP="00E371DA">
      <w:pPr>
        <w:spacing w:after="0" w:line="360" w:lineRule="auto"/>
      </w:pPr>
      <w:r w:rsidRPr="00E371DA">
        <w:t xml:space="preserve">Two independent publications have shown that the increased urinary glucose excretion (UGE) following SGLT2 inhibition is associated with a paradoxical increase in endogenous (hepatic) glucose </w:t>
      </w:r>
      <w:proofErr w:type="gramStart"/>
      <w:r w:rsidRPr="00E371DA">
        <w:t>production</w:t>
      </w:r>
      <w:proofErr w:type="gramEnd"/>
      <w:r w:rsidRPr="00E371DA">
        <w:fldChar w:fldCharType="begin">
          <w:fldData xml:space="preserve">PEVuZE5vdGU+PENpdGU+PEF1dGhvcj5GZXJyYW5uaW5pPC9BdXRob3I+PFllYXI+MjAxNDwvWWVh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</w:fldData>
        </w:fldChar>
      </w:r>
      <w:r w:rsidR="00FB4C9B">
        <w:instrText xml:space="preserve"> ADDIN EN.CITE </w:instrText>
      </w:r>
      <w:r w:rsidR="00FB4C9B">
        <w:fldChar w:fldCharType="begin">
          <w:fldData xml:space="preserve">PEVuZE5vdGU+PENpdGU+PEF1dGhvcj5GZXJyYW5uaW5pPC9BdXRob3I+PFllYXI+MjAxNDwvWWVh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</w:fldData>
        </w:fldChar>
      </w:r>
      <w:r w:rsidR="00FB4C9B">
        <w:instrText xml:space="preserve"> ADDIN EN.CITE.DATA </w:instrText>
      </w:r>
      <w:r w:rsidR="00FB4C9B">
        <w:fldChar w:fldCharType="end"/>
      </w:r>
      <w:r w:rsidRPr="00E371DA">
        <w:fldChar w:fldCharType="separate"/>
      </w:r>
      <w:r w:rsidR="00FB4C9B">
        <w:rPr>
          <w:noProof/>
        </w:rPr>
        <w:t>[19, 20]</w:t>
      </w:r>
      <w:r w:rsidRPr="00E371DA">
        <w:fldChar w:fldCharType="end"/>
      </w:r>
      <w:r w:rsidRPr="00E371DA">
        <w:t xml:space="preserve"> caused by a compensatory release of glucagon from the alpha cells in the pancreatic islets.</w:t>
      </w:r>
      <w:r w:rsidRPr="00E371DA">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 </w:instrText>
      </w:r>
      <w:r w:rsidR="00FB4C9B">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DATA </w:instrText>
      </w:r>
      <w:r w:rsidR="00FB4C9B">
        <w:fldChar w:fldCharType="end"/>
      </w:r>
      <w:r w:rsidRPr="00E371DA">
        <w:fldChar w:fldCharType="separate"/>
      </w:r>
      <w:r w:rsidR="00FB4C9B">
        <w:rPr>
          <w:noProof/>
        </w:rPr>
        <w:t>[30]</w:t>
      </w:r>
      <w:r w:rsidRPr="00E371DA">
        <w:fldChar w:fldCharType="end"/>
      </w:r>
      <w:r w:rsidRPr="00E371DA">
        <w:t xml:space="preserve"> This may partially negate the SGLT2i effect and is potentially problematic in a patient population with </w:t>
      </w:r>
      <w:proofErr w:type="spellStart"/>
      <w:r w:rsidRPr="00E371DA">
        <w:t>hyperglucagonaemia</w:t>
      </w:r>
      <w:proofErr w:type="spellEnd"/>
      <w:r w:rsidRPr="00E371DA">
        <w:t xml:space="preserve">, raising questions about the mechanisms of action of SGLT2i beyond glucose reabsorption. The kidney also plays a key role in glucose metabolism by regulation of glucose reabsorption, glycolysis and gluconeogenesis. In patients with T2DM, both renal and hepatic glucose release are increased as a result of increased gluconeogenesis, with the </w:t>
      </w:r>
      <w:r w:rsidRPr="00E371DA">
        <w:lastRenderedPageBreak/>
        <w:t>relative increase substantially greater in the kidney than in the liver (300% vs 30%).</w:t>
      </w:r>
      <w:r w:rsidRPr="00E371DA">
        <w:fldChar w:fldCharType="begin"/>
      </w:r>
      <w:r w:rsidR="00FB4C9B">
        <w:instrText xml:space="preserve"> ADDIN EN.CITE &lt;EndNote&gt;&lt;Cite&gt;&lt;Author&gt;Gerich&lt;/Author&gt;&lt;Year&gt;2010&lt;/Year&gt;&lt;RecNum&gt;9109&lt;/RecNum&gt;&lt;DisplayText&gt;[32]&lt;/DisplayText&gt;&lt;record&gt;&lt;rec-number&gt;9109&lt;/rec-number&gt;&lt;foreign-keys&gt;&lt;key app="EN" db-id="9fxzeff5re22rmedez65eavdrewz0s0exw5z" timestamp="1543483378"&gt;9109&lt;/key&gt;&lt;/foreign-keys&gt;&lt;ref-type name="Journal Article"&gt;17&lt;/ref-type&gt;&lt;contributors&gt;&lt;authors&gt;&lt;author&gt;Gerich, J. E.&lt;/author&gt;&lt;/authors&gt;&lt;/contributors&gt;&lt;auth-address&gt;University of Rochester School of Medicine, Rochester, NY 14642, USA. JOHNGERICH@compuserve.com&lt;/auth-address&gt;&lt;titles&gt;&lt;title&gt;Role of the kidney in normal glucose homeostasis and in the hyperglycaemia of diabetes mellitus: therapeutic implication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136-42&lt;/pages&gt;&lt;volume&gt;27&lt;/volume&gt;&lt;number&gt;2&lt;/number&gt;&lt;edition&gt;2010/06/16&lt;/edition&gt;&lt;keywords&gt;&lt;keyword&gt;Blood Glucose/*metabolism&lt;/keyword&gt;&lt;keyword&gt;Diabetes Mellitus, Type 2/*metabolism/urine&lt;/keyword&gt;&lt;keyword&gt;Gluconeogenesis/*physiology&lt;/keyword&gt;&lt;keyword&gt;Glucose/administration &amp;amp; dosage&lt;/keyword&gt;&lt;keyword&gt;Homeostasis&lt;/keyword&gt;&lt;keyword&gt;Humans&lt;/keyword&gt;&lt;keyword&gt;Hyperglycemia/*metabolism&lt;/keyword&gt;&lt;keyword&gt;Kidney/*metabolism&lt;/keyword&gt;&lt;keyword&gt;Postprandial Period&lt;/keyword&gt;&lt;keyword&gt;Sodium-Glucose Transporter 2/metabolism&lt;/keyword&gt;&lt;/keywords&gt;&lt;dates&gt;&lt;year&gt;2010&lt;/year&gt;&lt;pub-dates&gt;&lt;date&gt;Feb&lt;/date&gt;&lt;/pub-dates&gt;&lt;/dates&gt;&lt;isbn&gt;0742-3071&lt;/isbn&gt;&lt;accession-num&gt;20546255&lt;/accession-num&gt;&lt;urls&gt;&lt;/urls&gt;&lt;custom2&gt;PMC4232006&lt;/custom2&gt;&lt;electronic-resource-num&gt;10.1111/j.1464-5491.2009.02894.x&lt;/electronic-resource-num&gt;&lt;remote-database-provider&gt;NLM&lt;/remote-database-provider&gt;&lt;language&gt;eng&lt;/language&gt;&lt;/record&gt;&lt;/Cite&gt;&lt;/EndNote&gt;</w:instrText>
      </w:r>
      <w:r w:rsidRPr="00E371DA">
        <w:fldChar w:fldCharType="separate"/>
      </w:r>
      <w:r w:rsidR="00FB4C9B">
        <w:rPr>
          <w:noProof/>
        </w:rPr>
        <w:t>[32]</w:t>
      </w:r>
      <w:r w:rsidRPr="00E371DA">
        <w:fldChar w:fldCharType="end"/>
      </w:r>
      <w:r w:rsidRPr="00E371DA">
        <w:t xml:space="preserve"> This </w:t>
      </w:r>
      <w:proofErr w:type="gramStart"/>
      <w:r w:rsidRPr="00E371DA">
        <w:t>is further modulated</w:t>
      </w:r>
      <w:proofErr w:type="gramEnd"/>
      <w:r w:rsidRPr="00E371DA">
        <w:t xml:space="preserve"> by SGLT2 inhibition affecting glucose control in the</w:t>
      </w:r>
      <w:r w:rsidR="007B2080">
        <w:t xml:space="preserve"> fasting (</w:t>
      </w:r>
      <w:proofErr w:type="spellStart"/>
      <w:r w:rsidR="007B2080">
        <w:t>postabsorptive</w:t>
      </w:r>
      <w:proofErr w:type="spellEnd"/>
      <w:r w:rsidR="007B2080">
        <w:t xml:space="preserve">) state </w:t>
      </w:r>
      <w:r w:rsidRPr="00E371DA">
        <w:fldChar w:fldCharType="begin">
          <w:fldData xml:space="preserve">PEVuZE5vdGU+PENpdGU+PEF1dGhvcj5TYXNha2k8L0F1dGhvcj48WWVhcj4yMDE3PC9ZZWFyPjxS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yMzM5LTIzNTA8L3BhZ2VzPjx2b2x1bWU+NjY8L3ZvbHVtZT48bnVtYmVy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</w:fldData>
        </w:fldChar>
      </w:r>
      <w:r w:rsidR="00FB4C9B">
        <w:instrText xml:space="preserve"> ADDIN EN.CITE </w:instrText>
      </w:r>
      <w:r w:rsidR="00FB4C9B">
        <w:fldChar w:fldCharType="begin">
          <w:fldData xml:space="preserve">PEVuZE5vdGU+PENpdGU+PEF1dGhvcj5TYXNha2k8L0F1dGhvcj48WWVhcj4yMDE3PC9ZZWFyPjxS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yMzM5LTIzNTA8L3BhZ2VzPjx2b2x1bWU+NjY8L3ZvbHVtZT48bnVtYmVy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</w:fldData>
        </w:fldChar>
      </w:r>
      <w:r w:rsidR="00FB4C9B">
        <w:instrText xml:space="preserve"> ADDIN EN.CITE.DATA </w:instrText>
      </w:r>
      <w:r w:rsidR="00FB4C9B">
        <w:fldChar w:fldCharType="end"/>
      </w:r>
      <w:r w:rsidRPr="00E371DA">
        <w:fldChar w:fldCharType="separate"/>
      </w:r>
      <w:r w:rsidR="00FB4C9B">
        <w:rPr>
          <w:noProof/>
        </w:rPr>
        <w:t>[33]</w:t>
      </w:r>
      <w:r w:rsidRPr="00E371DA">
        <w:fldChar w:fldCharType="end"/>
      </w:r>
      <w:r w:rsidR="007B2080">
        <w:t>.</w:t>
      </w:r>
    </w:p>
    <w:p w:rsidR="00701209" w:rsidRDefault="00E371DA" w:rsidP="00E371DA">
      <w:pPr>
        <w:spacing w:after="0" w:line="360" w:lineRule="auto"/>
        <w:rPr>
          <w:b/>
        </w:rPr>
      </w:pPr>
      <w:r w:rsidRPr="00E371DA">
        <w:rPr>
          <w:b/>
          <w:i/>
        </w:rPr>
        <w:t xml:space="preserve">Shifts in substrate utilisation and </w:t>
      </w:r>
      <w:proofErr w:type="spellStart"/>
      <w:r w:rsidRPr="00E371DA">
        <w:rPr>
          <w:b/>
          <w:i/>
        </w:rPr>
        <w:t>ketogenesis</w:t>
      </w:r>
      <w:proofErr w:type="spellEnd"/>
      <w:r w:rsidRPr="00E371DA">
        <w:rPr>
          <w:b/>
        </w:rPr>
        <w:t xml:space="preserve"> </w:t>
      </w:r>
    </w:p>
    <w:p w:rsidR="00E371DA" w:rsidRPr="00E371DA" w:rsidRDefault="00E371DA" w:rsidP="00E371DA">
      <w:pPr>
        <w:spacing w:after="0" w:line="360" w:lineRule="auto"/>
      </w:pPr>
      <w:r w:rsidRPr="00E371DA">
        <w:t xml:space="preserve">The significant </w:t>
      </w:r>
      <w:r w:rsidR="00083752">
        <w:t xml:space="preserve">increased </w:t>
      </w:r>
      <w:r w:rsidR="00400FEA">
        <w:t>glucosuria</w:t>
      </w:r>
      <w:r w:rsidR="00083752">
        <w:t xml:space="preserve"> and energy</w:t>
      </w:r>
      <w:r w:rsidRPr="00E371DA">
        <w:t xml:space="preserve"> loss associated with SGLT2 inhibition is associated with (mal</w:t>
      </w:r>
      <w:proofErr w:type="gramStart"/>
      <w:r w:rsidRPr="00E371DA">
        <w:t>)adaptive</w:t>
      </w:r>
      <w:proofErr w:type="gramEnd"/>
      <w:r w:rsidRPr="00E371DA">
        <w:t xml:space="preserve"> compensatory changes in </w:t>
      </w:r>
      <w:proofErr w:type="spellStart"/>
      <w:r w:rsidRPr="00E371DA">
        <w:t>glucoregulatory</w:t>
      </w:r>
      <w:proofErr w:type="spellEnd"/>
      <w:r w:rsidRPr="00E371DA">
        <w:t xml:space="preserve"> hormones. Further information </w:t>
      </w:r>
      <w:proofErr w:type="gramStart"/>
      <w:r w:rsidRPr="00E371DA">
        <w:t>is needed</w:t>
      </w:r>
      <w:proofErr w:type="gramEnd"/>
      <w:r w:rsidRPr="00E371DA">
        <w:t xml:space="preserve"> on the potential changes involving energy balance (intake, expenditure or both), substrate utilisation and </w:t>
      </w:r>
      <w:proofErr w:type="spellStart"/>
      <w:r w:rsidRPr="00E371DA">
        <w:t>ketogenesis</w:t>
      </w:r>
      <w:proofErr w:type="spellEnd"/>
      <w:r w:rsidRPr="00E371DA">
        <w:t>.</w:t>
      </w:r>
    </w:p>
    <w:p w:rsidR="00083752" w:rsidRDefault="00083752" w:rsidP="006D49BD">
      <w:pPr>
        <w:spacing w:after="0" w:line="360" w:lineRule="auto"/>
        <w:rPr>
          <w:b/>
        </w:rPr>
      </w:pPr>
    </w:p>
    <w:p w:rsidR="006D49BD" w:rsidRPr="00E371DA" w:rsidRDefault="006D49BD" w:rsidP="006D49BD">
      <w:pPr>
        <w:spacing w:after="0" w:line="360" w:lineRule="auto"/>
        <w:rPr>
          <w:b/>
        </w:rPr>
      </w:pPr>
      <w:r w:rsidRPr="00E371DA">
        <w:rPr>
          <w:b/>
        </w:rPr>
        <w:t>Metabolic effects of SGLT2 inhibition</w:t>
      </w:r>
    </w:p>
    <w:p w:rsidR="006D49BD" w:rsidRPr="00E371DA" w:rsidRDefault="006D49BD" w:rsidP="006D49BD">
      <w:pPr>
        <w:spacing w:after="0" w:line="360" w:lineRule="auto"/>
        <w:rPr>
          <w:b/>
          <w:i/>
        </w:rPr>
      </w:pPr>
      <w:r w:rsidRPr="00E371DA">
        <w:rPr>
          <w:b/>
          <w:i/>
        </w:rPr>
        <w:t>Effects on energy balance</w:t>
      </w:r>
    </w:p>
    <w:p w:rsidR="006D49BD" w:rsidRPr="00E371DA" w:rsidRDefault="006D49BD" w:rsidP="006D49BD">
      <w:pPr>
        <w:spacing w:after="0" w:line="360" w:lineRule="auto"/>
      </w:pPr>
      <w:r w:rsidRPr="00E371DA">
        <w:t xml:space="preserve">The </w:t>
      </w:r>
      <w:r w:rsidR="00400FEA">
        <w:t>glucosuria</w:t>
      </w:r>
      <w:r w:rsidRPr="00E371DA">
        <w:t xml:space="preserve"> and osmotic diuresis associated with SGLT2 inhibition </w:t>
      </w:r>
      <w:proofErr w:type="gramStart"/>
      <w:r w:rsidRPr="00E371DA">
        <w:t>is translated</w:t>
      </w:r>
      <w:proofErr w:type="gramEnd"/>
      <w:r w:rsidRPr="00E371DA">
        <w:t xml:space="preserve"> into clinically significant benefits in terms of reducing glycaemia and weight loss. SGLT2 inhibition causes significant </w:t>
      </w:r>
      <w:r w:rsidR="00400FEA">
        <w:t>glucosuria</w:t>
      </w:r>
      <w:r w:rsidR="00701209">
        <w:t xml:space="preserve"> of 75 g</w:t>
      </w:r>
      <w:r w:rsidRPr="00E371DA">
        <w:t xml:space="preserve"> glucose/</w:t>
      </w:r>
      <w:proofErr w:type="gramStart"/>
      <w:r w:rsidRPr="00E371DA">
        <w:t>day which</w:t>
      </w:r>
      <w:proofErr w:type="gramEnd"/>
      <w:r w:rsidRPr="00E371DA">
        <w:t xml:space="preserve"> is equivalent to energy loss of 300 kcal/day and osmotic diuresis of ~ 400 ml/day. Hence, the anticipated weight loss is in the range of 10 kg per year. However, clinical trial data </w:t>
      </w:r>
      <w:r w:rsidR="00EE74EE">
        <w:t xml:space="preserve">with </w:t>
      </w:r>
      <w:r w:rsidRPr="00E371DA">
        <w:t xml:space="preserve">SGLT2 inhibitors has revealed that the observed weight loss </w:t>
      </w:r>
      <w:r w:rsidR="00EE74EE">
        <w:t>is in the range of 2</w:t>
      </w:r>
      <w:r w:rsidRPr="00E371DA">
        <w:t xml:space="preserve"> to</w:t>
      </w:r>
      <w:r w:rsidR="00EE74EE">
        <w:t xml:space="preserve"> </w:t>
      </w:r>
      <w:r w:rsidRPr="00E371DA">
        <w:t xml:space="preserve">3 kg. This difference between expected and actual weight loss could be explained due to the maintenance of </w:t>
      </w:r>
      <w:r w:rsidR="00EE74EE">
        <w:t xml:space="preserve">homeostasis </w:t>
      </w:r>
      <w:r w:rsidRPr="00E371DA">
        <w:t xml:space="preserve">through a complex metabolic adaptive process including differences in energy intake, energy expenditure and substrate utilisation. </w:t>
      </w:r>
    </w:p>
    <w:p w:rsidR="00EE74EE" w:rsidRDefault="00EE74EE" w:rsidP="006D49BD">
      <w:pPr>
        <w:spacing w:after="0" w:line="360" w:lineRule="auto"/>
      </w:pPr>
    </w:p>
    <w:p w:rsidR="006D49BD" w:rsidRPr="00E371DA" w:rsidRDefault="006D49BD" w:rsidP="006D49BD">
      <w:pPr>
        <w:spacing w:after="0" w:line="360" w:lineRule="auto"/>
      </w:pPr>
      <w:r w:rsidRPr="00E371DA">
        <w:t xml:space="preserve">Unlike the effects of SGLT2 inhibition on glycaemia which is proportional to baseline glucose concentration </w:t>
      </w:r>
      <w:r w:rsidRPr="00E371DA">
        <w:fldChar w:fldCharType="begin">
          <w:fldData xml:space="preserve">PEVuZE5vdGU+PENpdGU+PEF1dGhvcj5aYWNjYXJkaTwvQXV0aG9yPjxZZWFyPjIwMTY8L1llYXI+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wgT2Jlc2l0eSAmYW1wOyBNZXRhYm9saXNtPC9mdWxsLXRpdGxlPjwvYWx0LXBl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</w:fldData>
        </w:fldChar>
      </w:r>
      <w:r w:rsidR="00FB4C9B">
        <w:instrText xml:space="preserve"> ADDIN EN.CITE </w:instrText>
      </w:r>
      <w:r w:rsidR="00FB4C9B">
        <w:fldChar w:fldCharType="begin">
          <w:fldData xml:space="preserve">PEVuZE5vdGU+PENpdGU+PEF1dGhvcj5aYWNjYXJkaTwvQXV0aG9yPjxZZWFyPjIwMTY8L1llYXI+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wgT2Jlc2l0eSAmYW1wOyBNZXRhYm9saXNtPC9mdWxsLXRpdGxlPjwvYWx0LXBl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</w:fldData>
        </w:fldChar>
      </w:r>
      <w:r w:rsidR="00FB4C9B">
        <w:instrText xml:space="preserve"> ADDIN EN.CITE.DATA </w:instrText>
      </w:r>
      <w:r w:rsidR="00FB4C9B">
        <w:fldChar w:fldCharType="end"/>
      </w:r>
      <w:r w:rsidRPr="00E371DA">
        <w:fldChar w:fldCharType="separate"/>
      </w:r>
      <w:r w:rsidR="00FB4C9B">
        <w:rPr>
          <w:noProof/>
        </w:rPr>
        <w:t>[34]</w:t>
      </w:r>
      <w:r w:rsidRPr="00E371DA">
        <w:fldChar w:fldCharType="end"/>
      </w:r>
      <w:r w:rsidRPr="00E371DA">
        <w:t xml:space="preserve"> and glomerular filtration </w:t>
      </w:r>
      <w:r w:rsidRPr="00E371DA">
        <w:fldChar w:fldCharType="begin"/>
      </w:r>
      <w:r w:rsidR="00FB4C9B">
        <w:instrText xml:space="preserve"> ADDIN EN.CITE &lt;EndNote&gt;&lt;Cite&gt;&lt;Author&gt;Cherney&lt;/Author&gt;&lt;Year&gt;2018&lt;/Year&gt;&lt;RecNum&gt;9132&lt;/RecNum&gt;&lt;DisplayText&gt;[35]&lt;/DisplayText&gt;&lt;record&gt;&lt;rec-number&gt;9132&lt;/rec-number&gt;&lt;foreign-keys&gt;&lt;key app="EN" db-id="9fxzeff5re22rmedez65eavdrewz0s0exw5z" timestamp="1543483411"&gt;9132&lt;/key&gt;&lt;/foreign-keys&gt;&lt;ref-type name="Journal Article"&gt;17&lt;/ref-type&gt;&lt;contributors&gt;&lt;authors&gt;&lt;author&gt;Cherney, D. Z. I.&lt;/author&gt;&lt;author&gt;Cooper, M. E.&lt;/author&gt;&lt;author&gt;Tikkanen, I.&lt;/author&gt;&lt;author&gt;Pfarr, E.&lt;/author&gt;&lt;author&gt;Johansen, O. E.&lt;/author&gt;&lt;author&gt;Woerle, H. J.&lt;/author&gt;&lt;author&gt;Broedl, U. C.&lt;/author&gt;&lt;author&gt;Lund, S. S.&lt;/author&gt;&lt;/authors&gt;&lt;/contributors&gt;&lt;auth-address&gt;Toronto General Hospital, University of Toronto, Toronto, Ontario, Canada. Electronic address: david.cherney@uhn.on.ca.&amp;#xD;Baker IDI Heart and Diabetes Institute, Melbourne, Victoria, Australia.&amp;#xD;Helsinki University Hospital, University of Helsinki and Minerva Institute for Medical Research, Helsinki, Finland.&amp;#xD;Boehringer Ingelheim Pharma GmbH &amp;amp; Co. KG, Ingelheim, Germany.&amp;#xD;Boehringer Ingelheim Norway KS, Asker, Norway.&lt;/auth-address&gt;&lt;titles&gt;&lt;title&gt;Pooled analysis of Phase III trials indicate contrasting influences of renal function on blood pressure, body weight, and HbA1c reductions with empagliflozin&lt;/title&gt;&lt;secondary-title&gt;Kidney Int&lt;/secondary-title&gt;&lt;alt-title&gt;Kidney international&lt;/alt-title&gt;&lt;/titles&gt;&lt;alt-periodical&gt;&lt;full-title&gt;Kidney International&lt;/full-title&gt;&lt;/alt-periodical&gt;&lt;pages&gt;231-244&lt;/pages&gt;&lt;volume&gt;93&lt;/volume&gt;&lt;number&gt;1&lt;/number&gt;&lt;edition&gt;2017/09/02&lt;/edition&gt;&lt;keywords&gt;&lt;keyword&gt;*SGLT2 inhibition&lt;/keyword&gt;&lt;keyword&gt;*diabetic nephropathy&lt;/keyword&gt;&lt;keyword&gt;*glomerular filtration rate&lt;/keyword&gt;&lt;keyword&gt;*kidney diseases&lt;/keyword&gt;&lt;/keywords&gt;&lt;dates&gt;&lt;year&gt;2018&lt;/year&gt;&lt;pub-dates&gt;&lt;date&gt;Jan&lt;/date&gt;&lt;/pub-dates&gt;&lt;/dates&gt;&lt;isbn&gt;0085-2538&lt;/isbn&gt;&lt;accession-num&gt;28860019&lt;/accession-num&gt;&lt;urls&gt;&lt;/urls&gt;&lt;electronic-resource-num&gt;10.1016/j.kint.2017.06.017&lt;/electronic-resource-num&gt;&lt;remote-database-provider&gt;NLM&lt;/remote-database-provider&gt;&lt;language&gt;eng&lt;/language&gt;&lt;/record&gt;&lt;/Cite&gt;&lt;/EndNote&gt;</w:instrText>
      </w:r>
      <w:r w:rsidRPr="00E371DA">
        <w:fldChar w:fldCharType="separate"/>
      </w:r>
      <w:r w:rsidR="00FB4C9B">
        <w:rPr>
          <w:noProof/>
        </w:rPr>
        <w:t>[35]</w:t>
      </w:r>
      <w:r w:rsidRPr="00E371DA">
        <w:fldChar w:fldCharType="end"/>
      </w:r>
      <w:r w:rsidRPr="00E371DA">
        <w:t xml:space="preserve">, its effects on energy balance, plasma volume and renal filtration are independent of </w:t>
      </w:r>
      <w:r w:rsidR="00400FEA">
        <w:t>glucosuria</w:t>
      </w:r>
      <w:r w:rsidRPr="00E371DA">
        <w:t>. SGLT2 inhibition can exert effects on body weight as</w:t>
      </w:r>
      <w:r w:rsidR="00EE74EE">
        <w:t xml:space="preserve"> early as 7 days and </w:t>
      </w:r>
      <w:proofErr w:type="gramStart"/>
      <w:r w:rsidR="00EE74EE">
        <w:t>have been shown</w:t>
      </w:r>
      <w:proofErr w:type="gramEnd"/>
      <w:r w:rsidR="00EE74EE">
        <w:t xml:space="preserve"> to persist</w:t>
      </w:r>
      <w:r w:rsidRPr="00E371DA">
        <w:t xml:space="preserve"> in clinical trials </w:t>
      </w:r>
      <w:r w:rsidR="00EE74EE">
        <w:t xml:space="preserve">of up to 4 years duration although weight loss reaches a </w:t>
      </w:r>
      <w:r w:rsidRPr="00E371DA">
        <w:t xml:space="preserve">plateau </w:t>
      </w:r>
      <w:r w:rsidR="00EE74EE">
        <w:t>after about 6 months of treatment</w:t>
      </w:r>
      <w:r w:rsidR="00880E42">
        <w:t xml:space="preserve"> </w:t>
      </w:r>
      <w:r w:rsidR="00880E42">
        <w:fldChar w:fldCharType="begin">
          <w:fldData xml:space="preserve">PEVuZE5vdGU+PENpdGU+PEF1dGhvcj5OYXVjazwvQXV0aG9yPjxZZWFyPjIwMTM8L1llYXI+PFJl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</w:fldData>
        </w:fldChar>
      </w:r>
      <w:r w:rsidR="00FB4C9B">
        <w:instrText xml:space="preserve"> ADDIN EN.CITE </w:instrText>
      </w:r>
      <w:r w:rsidR="00FB4C9B">
        <w:fldChar w:fldCharType="begin">
          <w:fldData xml:space="preserve">PEVuZE5vdGU+PENpdGU+PEF1dGhvcj5OYXVjazwvQXV0aG9yPjxZZWFyPjIwMTM8L1llYXI+PFJl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</w:fldData>
        </w:fldChar>
      </w:r>
      <w:r w:rsidR="00FB4C9B">
        <w:instrText xml:space="preserve"> ADDIN EN.CITE.DATA </w:instrText>
      </w:r>
      <w:r w:rsidR="00FB4C9B">
        <w:fldChar w:fldCharType="end"/>
      </w:r>
      <w:r w:rsidR="00880E42">
        <w:fldChar w:fldCharType="separate"/>
      </w:r>
      <w:r w:rsidR="00FB4C9B">
        <w:rPr>
          <w:noProof/>
        </w:rPr>
        <w:t>[36]</w:t>
      </w:r>
      <w:r w:rsidR="00880E42">
        <w:fldChar w:fldCharType="end"/>
      </w:r>
      <w:r w:rsidRPr="00E371DA">
        <w:t xml:space="preserve">. While the reduction in hepatic glycogen stores and osmotic diuresis contributes to early onset weight loss, the reduction in steatosis, visceral and subcutaneous adipose tissue accounts for the late effects on body weight </w:t>
      </w:r>
      <w:r w:rsidRPr="00E371DA">
        <w:fldChar w:fldCharType="begin"/>
      </w:r>
      <w:r w:rsidR="00FB4C9B">
        <w:instrText xml:space="preserve"> ADDIN EN.CITE &lt;EndNote&gt;&lt;Cite&gt;&lt;Author&gt;Bolinder&lt;/Author&gt;&lt;Year&gt;2012&lt;/Year&gt;&lt;RecNum&gt;8757&lt;/RecNum&gt;&lt;DisplayText&gt;[37]&lt;/DisplayText&gt;&lt;record&gt;&lt;rec-number&gt;8757&lt;/rec-number&gt;&lt;foreign-keys&gt;&lt;key app="EN" db-id="9fxzeff5re22rmedez65eavdrewz0s0exw5z" timestamp="1482946363"&gt;8757&lt;/key&gt;&lt;/foreign-keys&gt;&lt;ref-type name="Journal Article"&gt;17&lt;/ref-type&gt;&lt;contributors&gt;&lt;authors&gt;&lt;author&gt;Bolinder, Jan&lt;/author&gt;&lt;author&gt;Ljunggren,&lt;/author&gt;&lt;author&gt;Ouml,&lt;/author&gt;&lt;author&gt;sten,&lt;/author&gt;&lt;author&gt;Kullberg, Joel&lt;/author&gt;&lt;author&gt;Johansson, Lars&lt;/author&gt;&lt;author&gt;Wilding, John&lt;/author&gt;&lt;author&gt;Langkilde, Anna Maria&lt;/author&gt;&lt;author&gt;Sugg, Jennifer&lt;/author&gt;&lt;author&gt;Parikh, Shamik&lt;/author&gt;&lt;/authors&gt;&lt;/contributors&gt;&lt;titles&gt;&lt;title&gt;Effects of Dapagliflozin on Body Weight, Total Fat Mass, and Regional Adipose Tissue Distribution in Patients with Type 2 Diabetes Mellitus with Inadequate Glycemic Control on Metformin&lt;/title&gt;&lt;secondary-title&gt;The Journal of Clinical Endocrinology &amp;amp; Metabolism&lt;/secondary-title&gt;&lt;/titles&gt;&lt;periodical&gt;&lt;full-title&gt;The Journal of Clinical Endocrinology &amp;amp; Metabolism&lt;/full-title&gt;&lt;/periodical&gt;&lt;pages&gt;1020&lt;/pages&gt;&lt;volume&gt;97&lt;/volume&gt;&lt;number&gt;3&lt;/number&gt;&lt;dates&gt;&lt;year&gt;2012&lt;/year&gt;&lt;pub-dates&gt;&lt;date&gt;03/01&lt;/date&gt;&lt;/pub-dates&gt;&lt;/dates&gt;&lt;publisher&gt;Endocrine Society / Maryland&lt;/publisher&gt;&lt;isbn&gt;0021972x&lt;/isbn&gt;&lt;urls&gt;&lt;/urls&gt;&lt;/record&gt;&lt;/Cite&gt;&lt;/EndNote&gt;</w:instrText>
      </w:r>
      <w:r w:rsidRPr="00E371DA">
        <w:fldChar w:fldCharType="separate"/>
      </w:r>
      <w:r w:rsidR="00FB4C9B">
        <w:rPr>
          <w:noProof/>
        </w:rPr>
        <w:t>[37]</w:t>
      </w:r>
      <w:r w:rsidRPr="00E371DA">
        <w:fldChar w:fldCharType="end"/>
      </w:r>
      <w:r w:rsidRPr="00E371DA">
        <w:t>.</w:t>
      </w:r>
    </w:p>
    <w:p w:rsidR="006D49BD" w:rsidRPr="00E371DA" w:rsidRDefault="006D49BD" w:rsidP="006D49BD">
      <w:pPr>
        <w:spacing w:after="0" w:line="360" w:lineRule="auto"/>
      </w:pPr>
      <w:r w:rsidRPr="00E371DA">
        <w:t xml:space="preserve">Mathematical models were used to quantify the feedback control of human energy intake </w:t>
      </w:r>
      <w:proofErr w:type="gramStart"/>
      <w:r w:rsidRPr="00E371DA">
        <w:t>as a consequence</w:t>
      </w:r>
      <w:proofErr w:type="gramEnd"/>
      <w:r w:rsidRPr="00E371DA">
        <w:t xml:space="preserve"> of SGLT2 inhibition.</w:t>
      </w:r>
      <w:r w:rsidR="00952BFA">
        <w:t xml:space="preserve"> In a study with empagliflozin, it was</w:t>
      </w:r>
      <w:r w:rsidRPr="00E371DA">
        <w:t xml:space="preserve"> concluded that there is a 13% increase in calorie intake coupled with a 2% increase in daily energy expenditure due to diet induced thermogenesis which accounts for the attenuated weight loss seen as a result of SGLT2 inhibition </w:t>
      </w:r>
      <w:r w:rsidRPr="00E371DA">
        <w:fldChar w:fldCharType="begin"/>
      </w:r>
      <w:r w:rsidR="00FB4C9B">
        <w:instrText xml:space="preserve"> ADDIN EN.CITE &lt;EndNote&gt;&lt;Cite&gt;&lt;Author&gt;Ferrannini&lt;/Author&gt;&lt;Year&gt;2015&lt;/Year&gt;&lt;RecNum&gt;31&lt;/RecNum&gt;&lt;DisplayText&gt;[38]&lt;/DisplayText&gt;&lt;record&gt;&lt;rec-number&gt;31&lt;/rec-number&gt;&lt;foreign-keys&gt;&lt;key app="EN" db-id="ree5xzvrwtvs2ieraetx00e4tw2ratvzt5s0" timestamp="1438806607"&gt;31&lt;/key&gt;&lt;/foreign-keys&gt;&lt;ref-type name="Journal Article"&gt;17&lt;/ref-type&gt;&lt;contributors&gt;&lt;authors&gt;&lt;author&gt;Ferrannini, G.&lt;/author&gt;&lt;author&gt;Hach, T.&lt;/author&gt;&lt;author&gt;Crowe, S.&lt;/author&gt;&lt;author&gt;Sanghvi, A.&lt;/author&gt;&lt;author&gt;Hall, K. D.&lt;/author&gt;&lt;author&gt;Ferrannini, E.&lt;/author&gt;&lt;/authors&gt;&lt;/contributors&gt;&lt;auth-address&gt;General Medicine, San Lazzaro Hospital, Alba, Italy.&amp;#xD;Boehringer Ingelheim Pharma GmbH &amp;amp; Co. KG, Ingelheim, Germany.&amp;#xD;National Institute of Diabetes and Digestive and Kidney Diseases, National Institutes of Health, Bethesda, MD.&amp;#xD;CNR Institute of Clinical Physiology, Pisa, Italy ferranni@ifc.cnr.it.&lt;/auth-address&gt;&lt;titles&gt;&lt;title&gt;Energy Balance After Sodium Glucose Cotransporter 2 (SGLT2) Inhibi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5/07/17&lt;/edition&gt;&lt;dates&gt;&lt;year&gt;2015&lt;/year&gt;&lt;pub-dates&gt;&lt;date&gt;Jul 15&lt;/date&gt;&lt;/pub-dates&gt;&lt;/dates&gt;&lt;isbn&gt;0149-5992&lt;/isbn&gt;&lt;accession-num&gt;26180105&lt;/accession-num&gt;&lt;urls&gt;&lt;/urls&gt;&lt;electronic-resource-num&gt;10.2337/dc15-0355&lt;/electronic-resource-num&gt;&lt;remote-database-provider&gt;NLM&lt;/remote-database-provider&gt;&lt;language&gt;Eng&lt;/language&gt;&lt;/record&gt;&lt;/Cite&gt;&lt;/EndNote&gt;</w:instrText>
      </w:r>
      <w:r w:rsidRPr="00E371DA">
        <w:fldChar w:fldCharType="separate"/>
      </w:r>
      <w:r w:rsidR="00FB4C9B">
        <w:rPr>
          <w:noProof/>
        </w:rPr>
        <w:t>[38]</w:t>
      </w:r>
      <w:r w:rsidRPr="00E371DA">
        <w:fldChar w:fldCharType="end"/>
      </w:r>
      <w:r w:rsidRPr="00E371DA">
        <w:t xml:space="preserve">. </w:t>
      </w:r>
      <w:proofErr w:type="spellStart"/>
      <w:r w:rsidR="00952BFA">
        <w:t>Polidori</w:t>
      </w:r>
      <w:proofErr w:type="spellEnd"/>
      <w:r w:rsidR="00952BFA">
        <w:t xml:space="preserve"> et al </w:t>
      </w:r>
      <w:r w:rsidRPr="00E371DA">
        <w:t xml:space="preserve">used a validated mathematical method to calculate energy intake changes during a </w:t>
      </w:r>
      <w:proofErr w:type="gramStart"/>
      <w:r w:rsidRPr="00E371DA">
        <w:t>52 week</w:t>
      </w:r>
      <w:proofErr w:type="gramEnd"/>
      <w:r w:rsidRPr="00E371DA">
        <w:t xml:space="preserve"> placebo-controlled trial in 153 patients treated with canagliflozin. Their data showed that weight loss led to increase in energy intake by ~ 100 kcal/ day per kilogram of lost </w:t>
      </w:r>
      <w:proofErr w:type="gramStart"/>
      <w:r w:rsidRPr="00E371DA">
        <w:t>weight which</w:t>
      </w:r>
      <w:proofErr w:type="gramEnd"/>
      <w:r w:rsidRPr="00E371DA">
        <w:t xml:space="preserve"> is </w:t>
      </w:r>
      <w:r w:rsidRPr="00E371DA">
        <w:lastRenderedPageBreak/>
        <w:t xml:space="preserve">threefold greater than the adaptations in energy expenditure </w:t>
      </w:r>
      <w:r w:rsidRPr="00E371DA">
        <w:fldChar w:fldCharType="begin">
          <w:fldData xml:space="preserve">PEVuZE5vdGU+PENpdGU+PEF1dGhvcj5Qb2xpZG9yaTwvQXV0aG9yPjxZZWFyPjIwMTY8L1llYXI+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</w:fldData>
        </w:fldChar>
      </w:r>
      <w:r w:rsidR="00FB4C9B">
        <w:instrText xml:space="preserve"> ADDIN EN.CITE </w:instrText>
      </w:r>
      <w:r w:rsidR="00FB4C9B">
        <w:fldChar w:fldCharType="begin">
          <w:fldData xml:space="preserve">PEVuZE5vdGU+PENpdGU+PEF1dGhvcj5Qb2xpZG9yaTwvQXV0aG9yPjxZZWFyPjIwMTY8L1llYXI+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</w:fldData>
        </w:fldChar>
      </w:r>
      <w:r w:rsidR="00FB4C9B">
        <w:instrText xml:space="preserve"> ADDIN EN.CITE.DATA </w:instrText>
      </w:r>
      <w:r w:rsidR="00FB4C9B">
        <w:fldChar w:fldCharType="end"/>
      </w:r>
      <w:r w:rsidRPr="00E371DA">
        <w:fldChar w:fldCharType="separate"/>
      </w:r>
      <w:r w:rsidR="00FB4C9B">
        <w:rPr>
          <w:noProof/>
        </w:rPr>
        <w:t>[39]</w:t>
      </w:r>
      <w:r w:rsidRPr="00E371DA">
        <w:fldChar w:fldCharType="end"/>
      </w:r>
      <w:r w:rsidRPr="00E371DA">
        <w:t xml:space="preserve">. If weight loss has been achieved </w:t>
      </w:r>
      <w:proofErr w:type="gramStart"/>
      <w:r w:rsidRPr="00E371DA">
        <w:t>as a result</w:t>
      </w:r>
      <w:proofErr w:type="gramEnd"/>
      <w:r w:rsidRPr="00E371DA">
        <w:t xml:space="preserve"> of dietary restriction, energy expenditure would have been decreased in contrast to the above findings.</w:t>
      </w:r>
      <w:r w:rsidR="007B2080">
        <w:t xml:space="preserve">  </w:t>
      </w:r>
      <w:r w:rsidRPr="00E371DA">
        <w:t xml:space="preserve">Animal data shed initial light on the theory of compensatory hyperphagia when </w:t>
      </w:r>
      <w:proofErr w:type="spellStart"/>
      <w:r w:rsidRPr="00E371DA">
        <w:t>Devenny</w:t>
      </w:r>
      <w:proofErr w:type="spellEnd"/>
      <w:r w:rsidRPr="00E371DA">
        <w:t xml:space="preserve"> et al demonstrated that dapagliflozin treated rats who were allowed ad libitum access to food had a 30% increase in food intake </w:t>
      </w:r>
      <w:r w:rsidRPr="00E371DA">
        <w:fldChar w:fldCharType="begin">
          <w:fldData xml:space="preserve">PEVuZE5vdGU+PENpdGU+PEF1dGhvcj5EZXZlbm55PC9BdXRob3I+PFllYXI+MjAxMjwvWWVhcj48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</w:fldData>
        </w:fldChar>
      </w:r>
      <w:r w:rsidR="00FB4C9B">
        <w:instrText xml:space="preserve"> ADDIN EN.CITE </w:instrText>
      </w:r>
      <w:r w:rsidR="00FB4C9B">
        <w:fldChar w:fldCharType="begin">
          <w:fldData xml:space="preserve">PEVuZE5vdGU+PENpdGU+PEF1dGhvcj5EZXZlbm55PC9BdXRob3I+PFllYXI+MjAxMjwvWWVhcj48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</w:fldData>
        </w:fldChar>
      </w:r>
      <w:r w:rsidR="00FB4C9B">
        <w:instrText xml:space="preserve"> ADDIN EN.CITE.DATA </w:instrText>
      </w:r>
      <w:r w:rsidR="00FB4C9B">
        <w:fldChar w:fldCharType="end"/>
      </w:r>
      <w:r w:rsidRPr="00E371DA">
        <w:fldChar w:fldCharType="separate"/>
      </w:r>
      <w:r w:rsidR="00FB4C9B">
        <w:rPr>
          <w:noProof/>
        </w:rPr>
        <w:t>[40]</w:t>
      </w:r>
      <w:r w:rsidRPr="00E371DA">
        <w:fldChar w:fldCharType="end"/>
      </w:r>
      <w:r w:rsidRPr="00E371DA">
        <w:t xml:space="preserve">. Other animal studies observed slight increases in energy intake (4%) </w:t>
      </w:r>
      <w:r w:rsidRPr="00E371DA">
        <w:fldChar w:fldCharType="begin">
          <w:fldData xml:space="preserve">PEVuZE5vdGU+PENpdGU+PEF1dGhvcj5Zb2tvbm88L0F1dGhvcj48WWVhcj4yMDE0PC9ZZWFyPjxS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</w:fldData>
        </w:fldChar>
      </w:r>
      <w:r w:rsidR="00FB4C9B">
        <w:instrText xml:space="preserve"> ADDIN EN.CITE </w:instrText>
      </w:r>
      <w:r w:rsidR="00FB4C9B">
        <w:fldChar w:fldCharType="begin">
          <w:fldData xml:space="preserve">PEVuZE5vdGU+PENpdGU+PEF1dGhvcj5Zb2tvbm88L0F1dGhvcj48WWVhcj4yMDE0PC9ZZWFyPjxS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</w:fldData>
        </w:fldChar>
      </w:r>
      <w:r w:rsidR="00FB4C9B">
        <w:instrText xml:space="preserve"> ADDIN EN.CITE.DATA </w:instrText>
      </w:r>
      <w:r w:rsidR="00FB4C9B">
        <w:fldChar w:fldCharType="end"/>
      </w:r>
      <w:r w:rsidRPr="00E371DA">
        <w:fldChar w:fldCharType="separate"/>
      </w:r>
      <w:r w:rsidR="00FB4C9B">
        <w:rPr>
          <w:noProof/>
        </w:rPr>
        <w:t>[41, 42]</w:t>
      </w:r>
      <w:r w:rsidRPr="00E371DA">
        <w:fldChar w:fldCharType="end"/>
      </w:r>
      <w:r w:rsidRPr="00E371DA">
        <w:t>.</w:t>
      </w:r>
      <w:r w:rsidR="007B2080">
        <w:t xml:space="preserve">  </w:t>
      </w:r>
      <w:r w:rsidRPr="00E371DA">
        <w:t xml:space="preserve">SGLT2 inhibition </w:t>
      </w:r>
      <w:proofErr w:type="gramStart"/>
      <w:r w:rsidRPr="00E371DA">
        <w:t>has been shown</w:t>
      </w:r>
      <w:proofErr w:type="gramEnd"/>
      <w:r w:rsidRPr="00E371DA">
        <w:t xml:space="preserve"> to cause preferential increase in hunger for sugar-rich foods similar to that seen with low carbohydrate diets </w:t>
      </w:r>
      <w:r w:rsidRPr="00E371DA">
        <w:fldChar w:fldCharType="begin">
          <w:fldData xml:space="preserve">PEVuZE5vdGU+PENpdGU+PEF1dGhvcj5Ib3JpZTwvQXV0aG9yPjxZZWFyPjIwMTg8L1llYXI+PFJl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</w:fldData>
        </w:fldChar>
      </w:r>
      <w:r w:rsidR="00FB4C9B">
        <w:instrText xml:space="preserve"> ADDIN EN.CITE </w:instrText>
      </w:r>
      <w:r w:rsidR="00FB4C9B">
        <w:fldChar w:fldCharType="begin">
          <w:fldData xml:space="preserve">PEVuZE5vdGU+PENpdGU+PEF1dGhvcj5Ib3JpZTwvQXV0aG9yPjxZZWFyPjIwMTg8L1llYXI+PFJl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</w:fldData>
        </w:fldChar>
      </w:r>
      <w:r w:rsidR="00FB4C9B">
        <w:instrText xml:space="preserve"> ADDIN EN.CITE.DATA </w:instrText>
      </w:r>
      <w:r w:rsidR="00FB4C9B">
        <w:fldChar w:fldCharType="end"/>
      </w:r>
      <w:r w:rsidRPr="00E371DA">
        <w:fldChar w:fldCharType="separate"/>
      </w:r>
      <w:r w:rsidR="00FB4C9B">
        <w:rPr>
          <w:noProof/>
        </w:rPr>
        <w:t>[43]</w:t>
      </w:r>
      <w:r w:rsidRPr="00E371DA">
        <w:fldChar w:fldCharType="end"/>
      </w:r>
      <w:r w:rsidRPr="00E371DA">
        <w:t xml:space="preserve">. However, we </w:t>
      </w:r>
      <w:r w:rsidR="00701209">
        <w:t xml:space="preserve"> were unable to</w:t>
      </w:r>
      <w:r w:rsidRPr="00E371DA">
        <w:t xml:space="preserve"> demonstrate an </w:t>
      </w:r>
      <w:r w:rsidR="006C014A">
        <w:t xml:space="preserve">compensatory </w:t>
      </w:r>
      <w:r w:rsidRPr="00E371DA">
        <w:t xml:space="preserve">increase in </w:t>
      </w:r>
      <w:r w:rsidR="00952BFA">
        <w:t>energy intake in the ENERGIZ</w:t>
      </w:r>
      <w:r w:rsidRPr="00E371DA">
        <w:t>E study, a prospective randomized, double blind, cross-over trial, in people with type 2 diabetes which compared the effects of dapagliflozin with placebo on food intake and energy expenditure over 12 weeks</w:t>
      </w:r>
      <w:r w:rsidR="00701209" w:rsidRPr="00E371DA">
        <w:fldChar w:fldCharType="begin">
          <w:fldData xml:space="preserve">PEVuZE5vdGU+PENpdGU+PEF1dGhvcj5SYWplZXY8L0F1dGhvcj48WWVhcj4yMDE3PC9ZZWFyPjxS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TM1Mzk8L3BhZ2VzPjx2b2x1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</w:fldData>
        </w:fldChar>
      </w:r>
      <w:r w:rsidR="00FB4C9B">
        <w:instrText xml:space="preserve"> ADDIN EN.CITE </w:instrText>
      </w:r>
      <w:r w:rsidR="00FB4C9B">
        <w:fldChar w:fldCharType="begin">
          <w:fldData xml:space="preserve">PEVuZE5vdGU+PENpdGU+PEF1dGhvcj5SYWplZXY8L0F1dGhvcj48WWVhcj4yMDE3PC9ZZWFyPjxS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TM1Mzk8L3BhZ2VzPjx2b2x1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</w:fldData>
        </w:fldChar>
      </w:r>
      <w:r w:rsidR="00FB4C9B">
        <w:instrText xml:space="preserve"> ADDIN EN.CITE.DATA </w:instrText>
      </w:r>
      <w:r w:rsidR="00FB4C9B">
        <w:fldChar w:fldCharType="end"/>
      </w:r>
      <w:r w:rsidR="00701209" w:rsidRPr="00E371DA">
        <w:fldChar w:fldCharType="separate"/>
      </w:r>
      <w:r w:rsidR="00FB4C9B">
        <w:rPr>
          <w:noProof/>
        </w:rPr>
        <w:t>[44]</w:t>
      </w:r>
      <w:r w:rsidR="00701209" w:rsidRPr="00E371DA">
        <w:fldChar w:fldCharType="end"/>
      </w:r>
      <w:r w:rsidRPr="00E371DA">
        <w:t>. Dapagliflozin treatment was associated with reduction in body weight compared to placebo (-2.84 vs -0.87 kg), but with no significant increase in test meal food intake (2.63g, 95% CI-31.65, 36.91; p=0.659) measured by the Sussex Ingestion Pattern Monitor</w:t>
      </w:r>
      <w:r w:rsidR="00701209">
        <w:t xml:space="preserve"> </w:t>
      </w:r>
      <w:r w:rsidR="006C014A">
        <w:fldChar w:fldCharType="begin"/>
      </w:r>
      <w:r w:rsidR="00FB4C9B">
        <w:instrText xml:space="preserve"> ADDIN EN.CITE &lt;EndNote&gt;&lt;Cite&gt;&lt;Author&gt;SURYA PANICKER RAJEEV&lt;/Author&gt;&lt;Year&gt;2018&lt;/Year&gt;&lt;RecNum&gt;10132&lt;/RecNum&gt;&lt;DisplayText&gt;[45]&lt;/DisplayText&gt;&lt;record&gt;&lt;rec-number&gt;10132&lt;/rec-number&gt;&lt;foreign-keys&gt;&lt;key app="EN" db-id="9fxzeff5re22rmedez65eavdrewz0s0exw5z" timestamp="1543573405"&gt;10132&lt;/key&gt;&lt;/foreign-keys&gt;&lt;ref-type name="Conference Proceedings"&gt;10&lt;/ref-type&gt;&lt;contributors&gt;&lt;authors&gt;&lt;author&gt;SURYA PANICKER RAJEEV, CARL A. ROBERTS, DANIEL J. CUTHBERTSON, VICTORIA S. SPRUNG, EMILY BROWN, JASON C. HALFORD, JR., JOANNE A. HARROLD, GRAHAM J. KEMP, ANDREJ STANCAK, JOHN P. WILDING&lt;/author&gt;&lt;/authors&gt;&lt;/contributors&gt;&lt;titles&gt;&lt;title&gt;Changes in Energy Balance during Dapagliflozin Therapy in Type 2 Diabetes—The Energize Study&lt;/title&gt;&lt;secondary-title&gt;American Diabetes Association Scientific Sessions&lt;/secondary-title&gt;&lt;/titles&gt;&lt;dates&gt;&lt;year&gt;2018&lt;/year&gt;&lt;/dates&gt;&lt;pub-location&gt;Orlando, Fl&lt;/pub-location&gt;&lt;urls&gt;&lt;/urls&gt;&lt;custom2&gt;2018&lt;/custom2&gt;&lt;/record&gt;&lt;/Cite&gt;&lt;/EndNote&gt;</w:instrText>
      </w:r>
      <w:r w:rsidR="006C014A">
        <w:fldChar w:fldCharType="separate"/>
      </w:r>
      <w:r w:rsidR="00FB4C9B">
        <w:rPr>
          <w:noProof/>
        </w:rPr>
        <w:t>[45]</w:t>
      </w:r>
      <w:r w:rsidR="006C014A">
        <w:fldChar w:fldCharType="end"/>
      </w:r>
      <w:r w:rsidRPr="00E371DA">
        <w:t xml:space="preserve">. </w:t>
      </w:r>
      <w:r w:rsidR="00102284">
        <w:t>H</w:t>
      </w:r>
      <w:r w:rsidRPr="00E371DA">
        <w:t xml:space="preserve">owever, resetting of energy homeostasis due to </w:t>
      </w:r>
      <w:r w:rsidR="00102284">
        <w:t xml:space="preserve">a </w:t>
      </w:r>
      <w:r w:rsidRPr="00E371DA">
        <w:t>compensatory increase in intake which result in plateauing of body weight would need only a minor increment in food intake and such subtle changes can be difficult to capture with the typical appetite studies in research lab settings.</w:t>
      </w:r>
    </w:p>
    <w:p w:rsidR="006D49BD" w:rsidRPr="00850C79" w:rsidRDefault="006D49BD" w:rsidP="006D49BD">
      <w:pPr>
        <w:spacing w:after="0" w:line="360" w:lineRule="auto"/>
        <w:rPr>
          <w:b/>
          <w:i/>
        </w:rPr>
      </w:pPr>
      <w:r w:rsidRPr="00850C79">
        <w:rPr>
          <w:b/>
          <w:i/>
        </w:rPr>
        <w:t>Effects on pancreas, liver</w:t>
      </w:r>
      <w:r w:rsidR="006C014A">
        <w:rPr>
          <w:b/>
          <w:i/>
        </w:rPr>
        <w:t xml:space="preserve"> </w:t>
      </w:r>
      <w:r w:rsidR="006C014A" w:rsidRPr="006C014A">
        <w:rPr>
          <w:b/>
          <w:i/>
        </w:rPr>
        <w:t>and adipose tissue metabolism</w:t>
      </w:r>
      <w:r w:rsidRPr="00850C79">
        <w:rPr>
          <w:b/>
          <w:i/>
        </w:rPr>
        <w:t xml:space="preserve"> </w:t>
      </w:r>
    </w:p>
    <w:p w:rsidR="006D49BD" w:rsidRDefault="006D49BD" w:rsidP="006D49BD">
      <w:pPr>
        <w:spacing w:after="0" w:line="360" w:lineRule="auto"/>
      </w:pPr>
      <w:r w:rsidRPr="00E371DA">
        <w:t xml:space="preserve">The </w:t>
      </w:r>
      <w:r w:rsidR="00400FEA">
        <w:t>glucosuria</w:t>
      </w:r>
      <w:r w:rsidRPr="00E371DA">
        <w:t xml:space="preserve"> associated with SGLT2 inhibition and the depletion of glucose in </w:t>
      </w:r>
      <w:r w:rsidR="00102284">
        <w:t xml:space="preserve">the </w:t>
      </w:r>
      <w:r w:rsidRPr="00E371DA">
        <w:t xml:space="preserve">extracellular space results in reduction of fasting and </w:t>
      </w:r>
      <w:proofErr w:type="gramStart"/>
      <w:r w:rsidRPr="00E371DA">
        <w:t>post prandial</w:t>
      </w:r>
      <w:proofErr w:type="gramEnd"/>
      <w:r w:rsidRPr="00E371DA">
        <w:t xml:space="preserve"> glucose concentrations. This decline in glucose level leads to consequent reduction in insulin secretion and increase in glucagon secretion</w:t>
      </w:r>
      <w:r w:rsidR="007B2080">
        <w:t xml:space="preserve"> </w:t>
      </w:r>
      <w:r w:rsidRPr="00E371DA">
        <w:fldChar w:fldCharType="begin">
          <w:fldData xml:space="preserve">PEVuZE5vdGU+PENpdGU+PEF1dGhvcj5GZXJyYW5uaW5pPC9BdXRob3I+PFllYXI+MjAxNzwvWWVh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</w:fldData>
        </w:fldChar>
      </w:r>
      <w:r w:rsidR="00FB4C9B">
        <w:instrText xml:space="preserve"> ADDIN EN.CITE </w:instrText>
      </w:r>
      <w:r w:rsidR="00FB4C9B">
        <w:fldChar w:fldCharType="begin">
          <w:fldData xml:space="preserve">PEVuZE5vdGU+PENpdGU+PEF1dGhvcj5GZXJyYW5uaW5pPC9BdXRob3I+PFllYXI+MjAxNzwvWWVh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</w:fldData>
        </w:fldChar>
      </w:r>
      <w:r w:rsidR="00FB4C9B">
        <w:instrText xml:space="preserve"> ADDIN EN.CITE.DATA </w:instrText>
      </w:r>
      <w:r w:rsidR="00FB4C9B">
        <w:fldChar w:fldCharType="end"/>
      </w:r>
      <w:r w:rsidRPr="00E371DA">
        <w:fldChar w:fldCharType="separate"/>
      </w:r>
      <w:r w:rsidR="00FB4C9B">
        <w:rPr>
          <w:noProof/>
        </w:rPr>
        <w:t>[46]</w:t>
      </w:r>
      <w:r w:rsidRPr="00E371DA">
        <w:fldChar w:fldCharType="end"/>
      </w:r>
      <w:r w:rsidRPr="00E371DA">
        <w:t>.</w:t>
      </w:r>
      <w:r w:rsidR="00102284">
        <w:t xml:space="preserve">  It </w:t>
      </w:r>
      <w:proofErr w:type="gramStart"/>
      <w:r w:rsidR="00102284">
        <w:t>has been suggested</w:t>
      </w:r>
      <w:proofErr w:type="gramEnd"/>
      <w:r w:rsidR="00102284">
        <w:t xml:space="preserve"> that t</w:t>
      </w:r>
      <w:r w:rsidRPr="00E371DA">
        <w:t xml:space="preserve">he </w:t>
      </w:r>
      <w:proofErr w:type="spellStart"/>
      <w:r w:rsidRPr="00E371DA">
        <w:t>hyperglucagonaemia</w:t>
      </w:r>
      <w:proofErr w:type="spellEnd"/>
      <w:r w:rsidRPr="00E371DA">
        <w:t xml:space="preserve"> </w:t>
      </w:r>
      <w:r w:rsidR="00102284">
        <w:t xml:space="preserve">is </w:t>
      </w:r>
      <w:r w:rsidRPr="00E371DA">
        <w:t xml:space="preserve">due to </w:t>
      </w:r>
      <w:r w:rsidR="00102284">
        <w:t>the paracrine effect of reduced</w:t>
      </w:r>
      <w:r w:rsidRPr="00E371DA">
        <w:t xml:space="preserve"> inhibition of pancreatic alpha cells due to the decrease in insulin concentrations. </w:t>
      </w:r>
      <w:proofErr w:type="gramStart"/>
      <w:r w:rsidR="00102284">
        <w:t>However</w:t>
      </w:r>
      <w:proofErr w:type="gramEnd"/>
      <w:r w:rsidR="00102284">
        <w:t xml:space="preserve"> it has also been d</w:t>
      </w:r>
      <w:r w:rsidRPr="00E371DA">
        <w:t>emonstrated</w:t>
      </w:r>
      <w:r w:rsidR="00102284">
        <w:t xml:space="preserve"> that</w:t>
      </w:r>
      <w:r w:rsidRPr="00E371DA">
        <w:t xml:space="preserve"> SGLT2 </w:t>
      </w:r>
      <w:r w:rsidR="00102284">
        <w:t>is expressed</w:t>
      </w:r>
      <w:r w:rsidRPr="00E371DA">
        <w:t xml:space="preserve"> in the glucagon producing alpha cells of pancreatic islets. </w:t>
      </w:r>
      <w:r w:rsidR="00102284">
        <w:t xml:space="preserve">Furthermore, </w:t>
      </w:r>
      <w:r w:rsidRPr="00E371DA">
        <w:t xml:space="preserve">the expression of </w:t>
      </w:r>
      <w:proofErr w:type="gramStart"/>
      <w:r w:rsidRPr="00E371DA">
        <w:t>SLC5A2 which encodes SGLT2</w:t>
      </w:r>
      <w:proofErr w:type="gramEnd"/>
      <w:r w:rsidRPr="00E371DA">
        <w:t xml:space="preserve"> was lower and glucagon gene expression was higher in patients with type 2 diabetes. Inhibition of SLC5A2 or SGLT2 (through dapagliflozin) triggered glucagon production in islet cells of </w:t>
      </w:r>
      <w:r w:rsidR="00102284">
        <w:t xml:space="preserve">mouse </w:t>
      </w:r>
      <w:r w:rsidRPr="00E371DA">
        <w:t>pancreas through K</w:t>
      </w:r>
      <w:r w:rsidRPr="00E371DA">
        <w:rPr>
          <w:vertAlign w:val="subscript"/>
        </w:rPr>
        <w:t xml:space="preserve">ATP </w:t>
      </w:r>
      <w:r w:rsidRPr="00E371DA">
        <w:t xml:space="preserve">channel activation </w:t>
      </w:r>
      <w:r w:rsidRPr="00E371DA">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 </w:instrText>
      </w:r>
      <w:r w:rsidR="00FB4C9B">
        <w:fldChar w:fldCharType="begin">
          <w:fldData xml:space="preserve">PEVuZE5vdGU+PENpdGU+PEF1dGhvcj5Cb25uZXI8L0F1dGhvcj48WWVhcj4yMDE1PC9ZZWFyPjxS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</w:fldData>
        </w:fldChar>
      </w:r>
      <w:r w:rsidR="00FB4C9B">
        <w:instrText xml:space="preserve"> ADDIN EN.CITE.DATA </w:instrText>
      </w:r>
      <w:r w:rsidR="00FB4C9B">
        <w:fldChar w:fldCharType="end"/>
      </w:r>
      <w:r w:rsidRPr="00E371DA">
        <w:fldChar w:fldCharType="separate"/>
      </w:r>
      <w:r w:rsidR="00FB4C9B">
        <w:rPr>
          <w:noProof/>
        </w:rPr>
        <w:t>[30]</w:t>
      </w:r>
      <w:r w:rsidRPr="00E371DA">
        <w:fldChar w:fldCharType="end"/>
      </w:r>
      <w:r w:rsidRPr="00E371DA">
        <w:t>.</w:t>
      </w:r>
    </w:p>
    <w:p w:rsidR="007B2080" w:rsidRPr="00E371DA" w:rsidRDefault="007B2080" w:rsidP="006D49BD">
      <w:pPr>
        <w:spacing w:after="0" w:line="360" w:lineRule="auto"/>
      </w:pPr>
    </w:p>
    <w:p w:rsidR="006D49BD" w:rsidRPr="00E371DA" w:rsidRDefault="00102284" w:rsidP="006D49BD">
      <w:pPr>
        <w:spacing w:after="0" w:line="360" w:lineRule="auto"/>
      </w:pPr>
      <w:r>
        <w:t>Due to the reduction in insulin-</w:t>
      </w:r>
      <w:r w:rsidR="006D49BD" w:rsidRPr="00E371DA">
        <w:t xml:space="preserve">glucagon ratio, fasting endogenous glucose production is elevated. The suppressive effect of insulin on post meal endogenous glucose production </w:t>
      </w:r>
      <w:proofErr w:type="gramStart"/>
      <w:r w:rsidR="006D49BD" w:rsidRPr="00E371DA">
        <w:t>is also attenuated</w:t>
      </w:r>
      <w:proofErr w:type="gramEnd"/>
      <w:r w:rsidR="006D49BD" w:rsidRPr="00E371DA">
        <w:t xml:space="preserve"> </w:t>
      </w:r>
      <w:r w:rsidR="006D49BD" w:rsidRPr="00E371DA">
        <w:fldChar w:fldCharType="begin">
          <w:fldData xml:space="preserve">PEVuZE5vdGU+PENpdGU+PEF1dGhvcj5GZXJyYW5uaW5pPC9BdXRob3I+PFllYXI+MjAxNDwvWWVh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</w:fldData>
        </w:fldChar>
      </w:r>
      <w:r w:rsidR="00FB4C9B">
        <w:instrText xml:space="preserve"> ADDIN EN.CITE </w:instrText>
      </w:r>
      <w:r w:rsidR="00FB4C9B">
        <w:fldChar w:fldCharType="begin">
          <w:fldData xml:space="preserve">PEVuZE5vdGU+PENpdGU+PEF1dGhvcj5GZXJyYW5uaW5pPC9BdXRob3I+PFllYXI+MjAxNDwvWWVh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</w:fldData>
        </w:fldChar>
      </w:r>
      <w:r w:rsidR="00FB4C9B">
        <w:instrText xml:space="preserve"> ADDIN EN.CITE.DATA </w:instrText>
      </w:r>
      <w:r w:rsidR="00FB4C9B">
        <w:fldChar w:fldCharType="end"/>
      </w:r>
      <w:r w:rsidR="006D49BD" w:rsidRPr="00E371DA">
        <w:fldChar w:fldCharType="separate"/>
      </w:r>
      <w:r w:rsidR="00FB4C9B">
        <w:rPr>
          <w:noProof/>
        </w:rPr>
        <w:t>[47, 48]</w:t>
      </w:r>
      <w:r w:rsidR="006D49BD" w:rsidRPr="00E371DA">
        <w:fldChar w:fldCharType="end"/>
      </w:r>
      <w:r w:rsidR="006D49BD" w:rsidRPr="00E371DA">
        <w:t xml:space="preserve">.  The increase in endogenous glucose production </w:t>
      </w:r>
      <w:proofErr w:type="gramStart"/>
      <w:r w:rsidR="006D49BD" w:rsidRPr="00E371DA">
        <w:t>is mediated</w:t>
      </w:r>
      <w:proofErr w:type="gramEnd"/>
      <w:r w:rsidR="006D49BD" w:rsidRPr="00E371DA">
        <w:t xml:space="preserve"> by hepatic </w:t>
      </w:r>
      <w:proofErr w:type="spellStart"/>
      <w:r w:rsidR="006D49BD" w:rsidRPr="00E371DA">
        <w:t>glycogenolysis</w:t>
      </w:r>
      <w:proofErr w:type="spellEnd"/>
      <w:r w:rsidR="006D49BD" w:rsidRPr="00E371DA">
        <w:t xml:space="preserve"> and gluconeogenesis. SGLT2 inhibition </w:t>
      </w:r>
      <w:proofErr w:type="gramStart"/>
      <w:r w:rsidR="006D49BD" w:rsidRPr="00E371DA">
        <w:t>has also been elucidated</w:t>
      </w:r>
      <w:proofErr w:type="gramEnd"/>
      <w:r w:rsidR="006D49BD" w:rsidRPr="00E371DA">
        <w:t xml:space="preserve"> to affect renal gluconeogenesis </w:t>
      </w:r>
      <w:r w:rsidR="006D49BD" w:rsidRPr="00E371DA">
        <w:fldChar w:fldCharType="begin">
          <w:fldData xml:space="preserve">PEVuZE5vdGU+PENpdGU+PEF1dGhvcj5TYXNha2k8L0F1dGhvcj48WWVhcj4yMDE3PC9ZZWFyPjxS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</w:fldData>
        </w:fldChar>
      </w:r>
      <w:r w:rsidR="00FB4C9B">
        <w:instrText xml:space="preserve"> ADDIN EN.CITE </w:instrText>
      </w:r>
      <w:r w:rsidR="00FB4C9B">
        <w:fldChar w:fldCharType="begin">
          <w:fldData xml:space="preserve">PEVuZE5vdGU+PENpdGU+PEF1dGhvcj5TYXNha2k8L0F1dGhvcj48WWVhcj4yMDE3PC9ZZWFyPjxS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</w:fldData>
        </w:fldChar>
      </w:r>
      <w:r w:rsidR="00FB4C9B">
        <w:instrText xml:space="preserve"> ADDIN EN.CITE.DATA </w:instrText>
      </w:r>
      <w:r w:rsidR="00FB4C9B">
        <w:fldChar w:fldCharType="end"/>
      </w:r>
      <w:r w:rsidR="006D49BD" w:rsidRPr="00E371DA">
        <w:fldChar w:fldCharType="separate"/>
      </w:r>
      <w:r w:rsidR="00FB4C9B">
        <w:rPr>
          <w:noProof/>
        </w:rPr>
        <w:t>[49]</w:t>
      </w:r>
      <w:r w:rsidR="006D49BD" w:rsidRPr="00E371DA">
        <w:fldChar w:fldCharType="end"/>
      </w:r>
      <w:r w:rsidR="006D49BD" w:rsidRPr="00E371DA">
        <w:t>.</w:t>
      </w:r>
    </w:p>
    <w:p w:rsidR="006D49BD" w:rsidRPr="00E371DA" w:rsidRDefault="006D49BD" w:rsidP="006D49BD">
      <w:pPr>
        <w:spacing w:after="0" w:line="360" w:lineRule="auto"/>
      </w:pPr>
      <w:r w:rsidRPr="00E371DA">
        <w:lastRenderedPageBreak/>
        <w:t xml:space="preserve">However, in the long term, other metabolic changes operate resulting in normalisation of glucagon, glycogen as well as hepatic glucose production </w:t>
      </w:r>
      <w:r w:rsidRPr="00E371DA">
        <w:fldChar w:fldCharType="begin">
          <w:fldData xml:space="preserve">PEVuZE5vdGU+PENpdGU+PEF1dGhvcj5GZXJyYW5uaW5pPC9BdXRob3I+PFllYXI+MjAxNDwvWWVh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</w:fldData>
        </w:fldChar>
      </w:r>
      <w:r w:rsidR="00FB4C9B">
        <w:instrText xml:space="preserve"> ADDIN EN.CITE </w:instrText>
      </w:r>
      <w:r w:rsidR="00FB4C9B">
        <w:fldChar w:fldCharType="begin">
          <w:fldData xml:space="preserve">PEVuZE5vdGU+PENpdGU+PEF1dGhvcj5GZXJyYW5uaW5pPC9BdXRob3I+PFllYXI+MjAxNDwvWWVh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</w:fldData>
        </w:fldChar>
      </w:r>
      <w:r w:rsidR="00FB4C9B">
        <w:instrText xml:space="preserve"> ADDIN EN.CITE.DATA </w:instrText>
      </w:r>
      <w:r w:rsidR="00FB4C9B">
        <w:fldChar w:fldCharType="end"/>
      </w:r>
      <w:r w:rsidRPr="00E371DA">
        <w:fldChar w:fldCharType="separate"/>
      </w:r>
      <w:r w:rsidR="00FB4C9B">
        <w:rPr>
          <w:noProof/>
        </w:rPr>
        <w:t>[47]</w:t>
      </w:r>
      <w:r w:rsidRPr="00E371DA">
        <w:fldChar w:fldCharType="end"/>
      </w:r>
      <w:r w:rsidRPr="00E371DA">
        <w:t xml:space="preserve">. Nevertheless, this increment in endogenous glucose production </w:t>
      </w:r>
      <w:r w:rsidR="00102284">
        <w:t xml:space="preserve">may attenuate the </w:t>
      </w:r>
      <w:proofErr w:type="gramStart"/>
      <w:r w:rsidR="00102284">
        <w:t>glucose lowering</w:t>
      </w:r>
      <w:proofErr w:type="gramEnd"/>
      <w:r w:rsidR="00102284">
        <w:t xml:space="preserve"> </w:t>
      </w:r>
      <w:r w:rsidRPr="00E371DA">
        <w:t>efficacy of</w:t>
      </w:r>
      <w:r w:rsidR="00102284">
        <w:t xml:space="preserve"> SGLT2 inhibitors</w:t>
      </w:r>
      <w:r w:rsidRPr="00E371DA">
        <w:t>.</w:t>
      </w:r>
    </w:p>
    <w:p w:rsidR="006D49BD" w:rsidRDefault="006D49BD" w:rsidP="006D49BD">
      <w:pPr>
        <w:spacing w:after="0" w:line="360" w:lineRule="auto"/>
      </w:pPr>
      <w:r w:rsidRPr="00E371DA">
        <w:t>The reduction in insulin levels secondary to SGLT2 inhibition also result</w:t>
      </w:r>
      <w:r w:rsidR="00102284">
        <w:t>s</w:t>
      </w:r>
      <w:r w:rsidRPr="00E371DA">
        <w:t xml:space="preserve"> in lipolysis and </w:t>
      </w:r>
      <w:r w:rsidR="00102284">
        <w:t xml:space="preserve">an </w:t>
      </w:r>
      <w:r w:rsidRPr="00E371DA">
        <w:t xml:space="preserve">increase in </w:t>
      </w:r>
      <w:r w:rsidR="00102284">
        <w:t xml:space="preserve">circulating </w:t>
      </w:r>
      <w:r w:rsidRPr="00E371DA">
        <w:t>free fatt</w:t>
      </w:r>
      <w:r w:rsidR="00102284">
        <w:t>y acids (FFA)</w:t>
      </w:r>
      <w:r w:rsidRPr="00E371DA">
        <w:t xml:space="preserve">. This influx of FFA is directed into </w:t>
      </w:r>
      <w:proofErr w:type="spellStart"/>
      <w:r w:rsidRPr="00E371DA">
        <w:t>ketogenesis</w:t>
      </w:r>
      <w:proofErr w:type="spellEnd"/>
      <w:r w:rsidRPr="00E371DA">
        <w:t xml:space="preserve"> in the liver resulting in production of ketone bodies which is taken up by most tissues including heart through monocarboxylic acid transporters </w:t>
      </w:r>
      <w:r w:rsidRPr="00E371DA">
        <w:fldChar w:fldCharType="begin"/>
      </w:r>
      <w:r w:rsidR="00FB4C9B">
        <w:instrText xml:space="preserve"> ADDIN EN.CITE &lt;EndNote&gt;&lt;Cite&gt;&lt;Author&gt;Halestrap&lt;/Author&gt;&lt;Year&gt;2013&lt;/Year&gt;&lt;RecNum&gt;9137&lt;/RecNum&gt;&lt;DisplayText&gt;[50]&lt;/DisplayText&gt;&lt;record&gt;&lt;rec-number&gt;9137&lt;/rec-number&gt;&lt;foreign-keys&gt;&lt;key app="EN" db-id="9fxzeff5re22rmedez65eavdrewz0s0exw5z" timestamp="1543483416"&gt;9137&lt;/key&gt;&lt;/foreign-keys&gt;&lt;ref-type name="Journal Article"&gt;17&lt;/ref-type&gt;&lt;contributors&gt;&lt;authors&gt;&lt;author&gt;Halestrap, A. P.&lt;/author&gt;&lt;/authors&gt;&lt;/contributors&gt;&lt;auth-address&gt;School of Biochemistry and The Bristol Heart Institute, University of Bristol, Bristol, United Kingdom.&lt;/auth-address&gt;&lt;titles&gt;&lt;title&gt;Monocarboxylic acid transport&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611-43&lt;/pages&gt;&lt;volume&gt;3&lt;/volume&gt;&lt;number&gt;4&lt;/number&gt;&lt;edition&gt;2013/11/23&lt;/edition&gt;&lt;keywords&gt;&lt;keyword&gt;Amino Acid Sequence&lt;/keyword&gt;&lt;keyword&gt;Animals&lt;/keyword&gt;&lt;keyword&gt;Humans&lt;/keyword&gt;&lt;keyword&gt;Molecular Sequence Data&lt;/keyword&gt;&lt;keyword&gt;Monocarboxylic Acid Transporters/chemistry/genetics/*metabolism&lt;/keyword&gt;&lt;keyword&gt;Organ Specificity&lt;/keyword&gt;&lt;keyword&gt;Substrate Specificity&lt;/keyword&gt;&lt;/keywords&gt;&lt;dates&gt;&lt;year&gt;2013&lt;/year&gt;&lt;pub-dates&gt;&lt;date&gt;Oct&lt;/date&gt;&lt;/pub-dates&gt;&lt;/dates&gt;&lt;isbn&gt;2040-4603&lt;/isbn&gt;&lt;accession-num&gt;24265240&lt;/accession-num&gt;&lt;urls&gt;&lt;/urls&gt;&lt;electronic-resource-num&gt;10.1002/cphy.c130008&lt;/electronic-resource-num&gt;&lt;remote-database-provider&gt;NLM&lt;/remote-database-provider&gt;&lt;language&gt;eng&lt;/language&gt;&lt;/record&gt;&lt;/Cite&gt;&lt;/EndNote&gt;</w:instrText>
      </w:r>
      <w:r w:rsidRPr="00E371DA">
        <w:fldChar w:fldCharType="separate"/>
      </w:r>
      <w:r w:rsidR="00FB4C9B">
        <w:rPr>
          <w:noProof/>
        </w:rPr>
        <w:t>[50]</w:t>
      </w:r>
      <w:r w:rsidRPr="00E371DA">
        <w:fldChar w:fldCharType="end"/>
      </w:r>
      <w:r w:rsidRPr="00E371DA">
        <w:t xml:space="preserve">. This </w:t>
      </w:r>
      <w:proofErr w:type="gramStart"/>
      <w:r w:rsidRPr="00E371DA">
        <w:t>has been postulated</w:t>
      </w:r>
      <w:proofErr w:type="gramEnd"/>
      <w:r w:rsidRPr="00E371DA">
        <w:t xml:space="preserve"> as one of the reasons for the cardio protective effect of SGLT2 inhibitors.</w:t>
      </w:r>
    </w:p>
    <w:p w:rsidR="007B2080" w:rsidRPr="00E371DA" w:rsidRDefault="007B2080" w:rsidP="006D49BD">
      <w:pPr>
        <w:spacing w:after="0" w:line="360" w:lineRule="auto"/>
      </w:pPr>
    </w:p>
    <w:p w:rsidR="006D49BD" w:rsidRPr="00E371DA" w:rsidRDefault="006D49BD" w:rsidP="006D49BD">
      <w:pPr>
        <w:spacing w:after="0" w:line="360" w:lineRule="auto"/>
      </w:pPr>
      <w:r w:rsidRPr="00E371DA">
        <w:t xml:space="preserve">The reduction in insulin levels due to SGLT2 inhibition hampers tissue glucose uptake through both oxidative and non-oxidative pathways resulting in a metabolic switch to lipid oxidation </w:t>
      </w:r>
      <w:r w:rsidRPr="00E371DA">
        <w:fldChar w:fldCharType="begin"/>
      </w:r>
      <w:r w:rsidR="00FB4C9B">
        <w:instrText xml:space="preserve"> ADDIN EN.CITE &lt;EndNote&gt;&lt;Cite&gt;&lt;Author&gt;Ferrannini&lt;/Author&gt;&lt;Year&gt;2016&lt;/Year&gt;&lt;RecNum&gt;8379&lt;/RecNum&gt;&lt;DisplayText&gt;[51]&lt;/DisplayText&gt;&lt;record&gt;&lt;rec-number&gt;8379&lt;/rec-number&gt;&lt;foreign-keys&gt;&lt;key app="EN" db-id="9fxzeff5re22rmedez65eavdrewz0s0exw5z" timestamp="1482946362"&gt;8379&lt;/key&gt;&lt;/foreign-keys&gt;&lt;ref-type name="Journal Article"&gt;17&lt;/ref-type&gt;&lt;contributors&gt;&lt;authors&gt;&lt;author&gt;Ferrannini, E.&lt;/author&gt;&lt;author&gt;Baldi, S.&lt;/author&gt;&lt;author&gt;Frascerra, S.&lt;/author&gt;&lt;author&gt;Astiarraga, B.&lt;/author&gt;&lt;author&gt;Heise, T.&lt;/author&gt;&lt;author&gt;Bizzotto, R.&lt;/author&gt;&lt;author&gt;Mari, A.&lt;/author&gt;&lt;author&gt;Pieber, T. R.&lt;/author&gt;&lt;author&gt;Muscelli, E.&lt;/author&gt;&lt;/authors&gt;&lt;/contributors&gt;&lt;auth-address&gt;CNR Institute of Clinical Physiology, Pisa, Italy Department of Clinical &amp;amp; Experimental Medicine, University of Pisa, Pisa ferranni@ifc.cnr.it.&amp;#xD;Department of Clinical &amp;amp; Experimental Medicine, University of Pisa, Pisa.&amp;#xD;Profil, Neuss, Germany.&amp;#xD;CNR Institute of Neurosciences, Padua, Italy.&amp;#xD;Division of Endocrinology and Metabolism, Department of Internal Medicine, Medical University of Graz, Austria.&lt;/auth-address&gt;&lt;titles&gt;&lt;title&gt;Shift to fatty substrates utilization in response to sodium-glucose co-transporter-2 inhibition in nondiabetic subjects and type 2 diabetic patients&lt;/title&gt;&lt;secondary-title&gt;Diabetes&lt;/secondary-title&gt;&lt;alt-title&gt;Diabetes&lt;/alt-title&gt;&lt;/titles&gt;&lt;periodical&gt;&lt;full-title&gt;Diabetes&lt;/full-title&gt;&lt;/periodical&gt;&lt;alt-periodical&gt;&lt;full-title&gt;Diabetes&lt;/full-title&gt;&lt;/alt-periodical&gt;&lt;edition&gt;2016/02/11&lt;/edition&gt;&lt;dates&gt;&lt;year&gt;2016&lt;/year&gt;&lt;pub-dates&gt;&lt;date&gt;Feb 9&lt;/date&gt;&lt;/pub-dates&gt;&lt;/dates&gt;&lt;isbn&gt;0012-1797&lt;/isbn&gt;&lt;accession-num&gt;26861783&lt;/accession-num&gt;&lt;urls&gt;&lt;/urls&gt;&lt;electronic-resource-num&gt;10.2337/db15-1356&lt;/electronic-resource-num&gt;&lt;remote-database-provider&gt;NLM&lt;/remote-database-provider&gt;&lt;language&gt;Eng&lt;/language&gt;&lt;/record&gt;&lt;/Cite&gt;&lt;/EndNote&gt;</w:instrText>
      </w:r>
      <w:r w:rsidRPr="00E371DA">
        <w:fldChar w:fldCharType="separate"/>
      </w:r>
      <w:r w:rsidR="00FB4C9B">
        <w:rPr>
          <w:noProof/>
        </w:rPr>
        <w:t>[51]</w:t>
      </w:r>
      <w:r w:rsidRPr="00E371DA">
        <w:fldChar w:fldCharType="end"/>
      </w:r>
      <w:r w:rsidRPr="00E371DA">
        <w:t xml:space="preserve"> and increase in ß- </w:t>
      </w:r>
      <w:proofErr w:type="spellStart"/>
      <w:r w:rsidRPr="00E371DA">
        <w:t>hydroxybutyrate</w:t>
      </w:r>
      <w:proofErr w:type="spellEnd"/>
      <w:r w:rsidRPr="00E371DA">
        <w:t xml:space="preserve"> levels. This lipid oxidation and hyperketonaemia </w:t>
      </w:r>
      <w:proofErr w:type="gramStart"/>
      <w:r w:rsidRPr="00E371DA">
        <w:t>has been postulated</w:t>
      </w:r>
      <w:proofErr w:type="gramEnd"/>
      <w:r w:rsidRPr="00E371DA">
        <w:t xml:space="preserve"> to strengthen over time in spite of abatement of </w:t>
      </w:r>
      <w:proofErr w:type="spellStart"/>
      <w:r w:rsidRPr="00E371DA">
        <w:t>hyperglucagonaemia</w:t>
      </w:r>
      <w:proofErr w:type="spellEnd"/>
      <w:r w:rsidRPr="00E371DA">
        <w:t xml:space="preserve">. Another interesting enigma is the improvement in insulin sensitivity with SGLT2 inhibition </w:t>
      </w:r>
      <w:r w:rsidRPr="00E371DA">
        <w:fldChar w:fldCharType="begin">
          <w:fldData xml:space="preserve">PEVuZE5vdGU+PENpdGU+PEF1dGhvcj5GZXJyYW5uaW5pPC9BdXRob3I+PFllYXI+MjAxNDwvWWVh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</w:fldData>
        </w:fldChar>
      </w:r>
      <w:r w:rsidR="00FB4C9B">
        <w:instrText xml:space="preserve"> ADDIN EN.CITE </w:instrText>
      </w:r>
      <w:r w:rsidR="00FB4C9B">
        <w:fldChar w:fldCharType="begin">
          <w:fldData xml:space="preserve">PEVuZE5vdGU+PENpdGU+PEF1dGhvcj5GZXJyYW5uaW5pPC9BdXRob3I+PFllYXI+MjAxNDwvWWVh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</w:fldData>
        </w:fldChar>
      </w:r>
      <w:r w:rsidR="00FB4C9B">
        <w:instrText xml:space="preserve"> ADDIN EN.CITE.DATA </w:instrText>
      </w:r>
      <w:r w:rsidR="00FB4C9B">
        <w:fldChar w:fldCharType="end"/>
      </w:r>
      <w:r w:rsidRPr="00E371DA">
        <w:fldChar w:fldCharType="separate"/>
      </w:r>
      <w:r w:rsidR="00FB4C9B">
        <w:rPr>
          <w:noProof/>
        </w:rPr>
        <w:t>[47, 48]</w:t>
      </w:r>
      <w:r w:rsidRPr="00E371DA">
        <w:fldChar w:fldCharType="end"/>
      </w:r>
      <w:r w:rsidRPr="00E371DA">
        <w:t xml:space="preserve"> as the use of FFA by insulin sensitive tissues </w:t>
      </w:r>
      <w:proofErr w:type="gramStart"/>
      <w:r w:rsidRPr="00E371DA">
        <w:t>is expected</w:t>
      </w:r>
      <w:proofErr w:type="gramEnd"/>
      <w:r w:rsidRPr="00E371DA">
        <w:t xml:space="preserve"> to result in insulin resistance. The improvement in </w:t>
      </w:r>
      <w:proofErr w:type="spellStart"/>
      <w:r w:rsidRPr="00E371DA">
        <w:t>glucotoxicity</w:t>
      </w:r>
      <w:proofErr w:type="spellEnd"/>
      <w:r w:rsidRPr="00E371DA">
        <w:t xml:space="preserve"> with SGLT2 inhibition </w:t>
      </w:r>
      <w:proofErr w:type="gramStart"/>
      <w:r w:rsidRPr="00E371DA">
        <w:t>has been postulated</w:t>
      </w:r>
      <w:proofErr w:type="gramEnd"/>
      <w:r w:rsidRPr="00E371DA">
        <w:t xml:space="preserve"> as a reason for this beneficial response. </w:t>
      </w:r>
    </w:p>
    <w:p w:rsidR="00EA3DDC" w:rsidRPr="00850C79" w:rsidRDefault="00EA3DDC" w:rsidP="006D49BD">
      <w:pPr>
        <w:spacing w:after="0" w:line="360" w:lineRule="auto"/>
        <w:rPr>
          <w:b/>
          <w:i/>
        </w:rPr>
      </w:pPr>
    </w:p>
    <w:p w:rsidR="006D49BD" w:rsidRPr="00850C79" w:rsidRDefault="006D49BD" w:rsidP="006D49BD">
      <w:pPr>
        <w:spacing w:after="0" w:line="360" w:lineRule="auto"/>
        <w:rPr>
          <w:b/>
          <w:i/>
        </w:rPr>
      </w:pPr>
      <w:r w:rsidRPr="00850C79">
        <w:rPr>
          <w:b/>
          <w:i/>
        </w:rPr>
        <w:t xml:space="preserve">Effects on uric acid, phosphate, PTH and Vitamin D levels </w:t>
      </w:r>
    </w:p>
    <w:p w:rsidR="006D49BD" w:rsidRDefault="006D49BD" w:rsidP="006D49BD">
      <w:pPr>
        <w:spacing w:after="0" w:line="360" w:lineRule="auto"/>
      </w:pPr>
      <w:r w:rsidRPr="00E371DA">
        <w:t xml:space="preserve">SGLT2 inhibitors increase the renal clearance of uric acid in a dose dependent manner resulting in reduction of plasma uric acid levels </w:t>
      </w:r>
      <w:r w:rsidRPr="00E371DA">
        <w:fldChar w:fldCharType="begin"/>
      </w:r>
      <w:r w:rsidR="00FB4C9B">
        <w:instrText xml:space="preserve"> ADDIN EN.CITE &lt;EndNote&gt;&lt;Cite&gt;&lt;Author&gt;DeFronzo&lt;/Author&gt;&lt;Year&gt;2017&lt;/Year&gt;&lt;RecNum&gt;9138&lt;/RecNum&gt;&lt;DisplayText&gt;[52]&lt;/DisplayText&gt;&lt;record&gt;&lt;rec-number&gt;9138&lt;/rec-number&gt;&lt;foreign-keys&gt;&lt;key app="EN" db-id="9fxzeff5re22rmedez65eavdrewz0s0exw5z" timestamp="1543483417"&gt;9138&lt;/key&gt;&lt;/foreign-keys&gt;&lt;ref-type name="Journal Article"&gt;17&lt;/ref-type&gt;&lt;contributors&gt;&lt;authors&gt;&lt;author&gt;DeFronzo, R. A.&lt;/author&gt;&lt;author&gt;Norton, L.&lt;/author&gt;&lt;author&gt;Abdul-Ghani, M.&lt;/author&gt;&lt;/authors&gt;&lt;/contributors&gt;&lt;auth-address&gt;Diabetes Division, University of Texas Health Science Center, 7703 Floyd Curl Drive, San Antonio, Texas 78229, USA.&lt;/auth-address&gt;&lt;titles&gt;&lt;title&gt;Renal, metabolic and cardiovascular considerations of SGLT2 inhibition&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11-26&lt;/pages&gt;&lt;volume&gt;13&lt;/volume&gt;&lt;number&gt;1&lt;/number&gt;&lt;edition&gt;2016/12/13&lt;/edition&gt;&lt;keywords&gt;&lt;keyword&gt;Animals&lt;/keyword&gt;&lt;keyword&gt;Blood Glucose&lt;/keyword&gt;&lt;keyword&gt;Cardiovascular Diseases/*etiology/prevention &amp;amp; control&lt;/keyword&gt;&lt;keyword&gt;Glucose/*metabolism&lt;/keyword&gt;&lt;keyword&gt;*Homeostasis&lt;/keyword&gt;&lt;keyword&gt;Humans&lt;/keyword&gt;&lt;keyword&gt;Kidney/*metabolism&lt;/keyword&gt;&lt;keyword&gt;Renal Reabsorption&lt;/keyword&gt;&lt;keyword&gt;Sodium-Glucose Transporter 1/physiology&lt;/keyword&gt;&lt;keyword&gt;Sodium-Glucose Transporter 2/*antagonists &amp;amp; inhibitors/physiology&lt;/keyword&gt;&lt;/keywords&gt;&lt;dates&gt;&lt;year&gt;2017&lt;/year&gt;&lt;pub-dates&gt;&lt;date&gt;Jan&lt;/date&gt;&lt;/pub-dates&gt;&lt;/dates&gt;&lt;isbn&gt;1759-5061&lt;/isbn&gt;&lt;accession-num&gt;27941935&lt;/accession-num&gt;&lt;urls&gt;&lt;/urls&gt;&lt;electronic-resource-num&gt;10.1038/nrneph.2016.170&lt;/electronic-resource-num&gt;&lt;remote-database-provider&gt;NLM&lt;/remote-database-provider&gt;&lt;language&gt;eng&lt;/language&gt;&lt;/record&gt;&lt;/Cite&gt;&lt;/EndNote&gt;</w:instrText>
      </w:r>
      <w:r w:rsidRPr="00E371DA">
        <w:fldChar w:fldCharType="separate"/>
      </w:r>
      <w:r w:rsidR="00FB4C9B">
        <w:rPr>
          <w:noProof/>
        </w:rPr>
        <w:t>[52]</w:t>
      </w:r>
      <w:r w:rsidRPr="00E371DA">
        <w:fldChar w:fldCharType="end"/>
      </w:r>
      <w:r w:rsidRPr="00E371DA">
        <w:t xml:space="preserve">. The </w:t>
      </w:r>
      <w:proofErr w:type="spellStart"/>
      <w:r w:rsidRPr="00E371DA">
        <w:t>uricosuric</w:t>
      </w:r>
      <w:proofErr w:type="spellEnd"/>
      <w:r w:rsidRPr="00E371DA">
        <w:t xml:space="preserve"> effect of SGLT2 inhibition is due to the increased intraluminal concentration of glucose and </w:t>
      </w:r>
      <w:proofErr w:type="gramStart"/>
      <w:r w:rsidRPr="00E371DA">
        <w:t>is mediated</w:t>
      </w:r>
      <w:proofErr w:type="gramEnd"/>
      <w:r w:rsidRPr="00E371DA">
        <w:t xml:space="preserve"> by GLUT9 isoform 2 in the </w:t>
      </w:r>
      <w:r w:rsidR="00EA3DDC">
        <w:t xml:space="preserve">renal </w:t>
      </w:r>
      <w:r w:rsidRPr="00E371DA">
        <w:t>collecting duct</w:t>
      </w:r>
      <w:r w:rsidR="00EA3DDC">
        <w:t>s</w:t>
      </w:r>
      <w:r w:rsidRPr="00E371DA">
        <w:t xml:space="preserve"> </w:t>
      </w:r>
      <w:r w:rsidRPr="00E371DA">
        <w:fldChar w:fldCharType="begin">
          <w:fldData xml:space="preserve">PEVuZE5vdGU+PENpdGU+PEF1dGhvcj5DaGlubzwvQXV0aG9yPjxZZWFyPjIwMTQ8L1llYXI+PFJl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</w:fldData>
        </w:fldChar>
      </w:r>
      <w:r w:rsidR="00FB4C9B">
        <w:instrText xml:space="preserve"> ADDIN EN.CITE </w:instrText>
      </w:r>
      <w:r w:rsidR="00FB4C9B">
        <w:fldChar w:fldCharType="begin">
          <w:fldData xml:space="preserve">PEVuZE5vdGU+PENpdGU+PEF1dGhvcj5DaGlubzwvQXV0aG9yPjxZZWFyPjIwMTQ8L1llYXI+PFJl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</w:fldData>
        </w:fldChar>
      </w:r>
      <w:r w:rsidR="00FB4C9B">
        <w:instrText xml:space="preserve"> ADDIN EN.CITE.DATA </w:instrText>
      </w:r>
      <w:r w:rsidR="00FB4C9B">
        <w:fldChar w:fldCharType="end"/>
      </w:r>
      <w:r w:rsidRPr="00E371DA">
        <w:fldChar w:fldCharType="separate"/>
      </w:r>
      <w:r w:rsidR="00FB4C9B">
        <w:rPr>
          <w:noProof/>
        </w:rPr>
        <w:t>[53]</w:t>
      </w:r>
      <w:r w:rsidRPr="00E371DA">
        <w:fldChar w:fldCharType="end"/>
      </w:r>
      <w:r w:rsidRPr="00E371DA">
        <w:t>.</w:t>
      </w:r>
    </w:p>
    <w:p w:rsidR="00EA3DDC" w:rsidRPr="00E371DA" w:rsidRDefault="00EA3DDC" w:rsidP="006D49BD">
      <w:pPr>
        <w:spacing w:after="0" w:line="360" w:lineRule="auto"/>
      </w:pPr>
    </w:p>
    <w:p w:rsidR="006D49BD" w:rsidRDefault="006D49BD" w:rsidP="006D49BD">
      <w:pPr>
        <w:spacing w:after="0" w:line="360" w:lineRule="auto"/>
      </w:pPr>
      <w:r w:rsidRPr="00E371DA">
        <w:t xml:space="preserve">There are also other metabolic implications due to SGLT2 inhibition </w:t>
      </w:r>
      <w:r w:rsidR="00102284">
        <w:t xml:space="preserve">including a </w:t>
      </w:r>
      <w:r w:rsidRPr="00E371DA">
        <w:t xml:space="preserve">reduction in </w:t>
      </w:r>
      <w:r w:rsidR="00102284">
        <w:t xml:space="preserve">circulating </w:t>
      </w:r>
      <w:r w:rsidRPr="00E371DA">
        <w:t xml:space="preserve">lactate levels and branched chain amino acids. While the reduction in lactate levels </w:t>
      </w:r>
      <w:r w:rsidR="00102284">
        <w:t xml:space="preserve">may be due to </w:t>
      </w:r>
      <w:r w:rsidRPr="00E371DA">
        <w:t xml:space="preserve">increased hepatic uptake, decreased tissue glucose disposal and increased renal clearance </w:t>
      </w:r>
      <w:r w:rsidRPr="00E371DA">
        <w:fldChar w:fldCharType="begin"/>
      </w:r>
      <w:r w:rsidR="00FB4C9B">
        <w:instrText xml:space="preserve"> ADDIN EN.CITE &lt;EndNote&gt;&lt;Cite&gt;&lt;Author&gt;Ferrannini&lt;/Author&gt;&lt;Year&gt;2016&lt;/Year&gt;&lt;RecNum&gt;8379&lt;/RecNum&gt;&lt;DisplayText&gt;[51]&lt;/DisplayText&gt;&lt;record&gt;&lt;rec-number&gt;8379&lt;/rec-number&gt;&lt;foreign-keys&gt;&lt;key app="EN" db-id="9fxzeff5re22rmedez65eavdrewz0s0exw5z" timestamp="1482946362"&gt;8379&lt;/key&gt;&lt;/foreign-keys&gt;&lt;ref-type name="Journal Article"&gt;17&lt;/ref-type&gt;&lt;contributors&gt;&lt;authors&gt;&lt;author&gt;Ferrannini, E.&lt;/author&gt;&lt;author&gt;Baldi, S.&lt;/author&gt;&lt;author&gt;Frascerra, S.&lt;/author&gt;&lt;author&gt;Astiarraga, B.&lt;/author&gt;&lt;author&gt;Heise, T.&lt;/author&gt;&lt;author&gt;Bizzotto, R.&lt;/author&gt;&lt;author&gt;Mari, A.&lt;/author&gt;&lt;author&gt;Pieber, T. R.&lt;/author&gt;&lt;author&gt;Muscelli, E.&lt;/author&gt;&lt;/authors&gt;&lt;/contributors&gt;&lt;auth-address&gt;CNR Institute of Clinical Physiology, Pisa, Italy Department of Clinical &amp;amp; Experimental Medicine, University of Pisa, Pisa ferranni@ifc.cnr.it.&amp;#xD;Department of Clinical &amp;amp; Experimental Medicine, University of Pisa, Pisa.&amp;#xD;Profil, Neuss, Germany.&amp;#xD;CNR Institute of Neurosciences, Padua, Italy.&amp;#xD;Division of Endocrinology and Metabolism, Department of Internal Medicine, Medical University of Graz, Austria.&lt;/auth-address&gt;&lt;titles&gt;&lt;title&gt;Shift to fatty substrates utilization in response to sodium-glucose co-transporter-2 inhibition in nondiabetic subjects and type 2 diabetic patients&lt;/title&gt;&lt;secondary-title&gt;Diabetes&lt;/secondary-title&gt;&lt;alt-title&gt;Diabetes&lt;/alt-title&gt;&lt;/titles&gt;&lt;periodical&gt;&lt;full-title&gt;Diabetes&lt;/full-title&gt;&lt;/periodical&gt;&lt;alt-periodical&gt;&lt;full-title&gt;Diabetes&lt;/full-title&gt;&lt;/alt-periodical&gt;&lt;edition&gt;2016/02/11&lt;/edition&gt;&lt;dates&gt;&lt;year&gt;2016&lt;/year&gt;&lt;pub-dates&gt;&lt;date&gt;Feb 9&lt;/date&gt;&lt;/pub-dates&gt;&lt;/dates&gt;&lt;isbn&gt;0012-1797&lt;/isbn&gt;&lt;accession-num&gt;26861783&lt;/accession-num&gt;&lt;urls&gt;&lt;/urls&gt;&lt;electronic-resource-num&gt;10.2337/db15-1356&lt;/electronic-resource-num&gt;&lt;remote-database-provider&gt;NLM&lt;/remote-database-provider&gt;&lt;language&gt;Eng&lt;/language&gt;&lt;/record&gt;&lt;/Cite&gt;&lt;/EndNote&gt;</w:instrText>
      </w:r>
      <w:r w:rsidRPr="00E371DA">
        <w:fldChar w:fldCharType="separate"/>
      </w:r>
      <w:r w:rsidR="00FB4C9B">
        <w:rPr>
          <w:noProof/>
        </w:rPr>
        <w:t>[51]</w:t>
      </w:r>
      <w:r w:rsidRPr="00E371DA">
        <w:fldChar w:fldCharType="end"/>
      </w:r>
      <w:r w:rsidRPr="00E371DA">
        <w:t xml:space="preserve">, the alterations in amino acid levels could be due to urinary excretion or improvements in insulin sensitivity </w:t>
      </w:r>
      <w:r w:rsidRPr="00E371DA">
        <w:fldChar w:fldCharType="begin">
          <w:fldData xml:space="preserve">PEVuZE5vdGU+PENpdGU+PEF1dGhvcj5GZXJyYW5uaW5pPC9BdXRob3I+PFllYXI+MjAxNzwvWWVh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c3MS03NzY8L3BhZ2VzPjx2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</w:fldData>
        </w:fldChar>
      </w:r>
      <w:r w:rsidR="00FB4C9B">
        <w:instrText xml:space="preserve"> ADDIN EN.CITE </w:instrText>
      </w:r>
      <w:r w:rsidR="00FB4C9B">
        <w:fldChar w:fldCharType="begin">
          <w:fldData xml:space="preserve">PEVuZE5vdGU+PENpdGU+PEF1dGhvcj5GZXJyYW5uaW5pPC9BdXRob3I+PFllYXI+MjAxNzwvWWVh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c3MS03NzY8L3BhZ2VzPjx2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</w:fldData>
        </w:fldChar>
      </w:r>
      <w:r w:rsidR="00FB4C9B">
        <w:instrText xml:space="preserve"> ADDIN EN.CITE.DATA </w:instrText>
      </w:r>
      <w:r w:rsidR="00FB4C9B">
        <w:fldChar w:fldCharType="end"/>
      </w:r>
      <w:r w:rsidRPr="00E371DA">
        <w:fldChar w:fldCharType="separate"/>
      </w:r>
      <w:r w:rsidR="00FB4C9B">
        <w:rPr>
          <w:noProof/>
        </w:rPr>
        <w:t>[54]</w:t>
      </w:r>
      <w:r w:rsidRPr="00E371DA">
        <w:fldChar w:fldCharType="end"/>
      </w:r>
      <w:r w:rsidRPr="00E371DA">
        <w:t>.</w:t>
      </w:r>
    </w:p>
    <w:p w:rsidR="00102284" w:rsidRPr="00E371DA" w:rsidRDefault="00102284" w:rsidP="006D49BD">
      <w:pPr>
        <w:spacing w:after="0" w:line="360" w:lineRule="auto"/>
      </w:pPr>
    </w:p>
    <w:p w:rsidR="006D49BD" w:rsidRPr="00E371DA" w:rsidRDefault="00F86CD4" w:rsidP="006D49BD">
      <w:pPr>
        <w:spacing w:after="0" w:line="360" w:lineRule="auto"/>
      </w:pPr>
      <w:r>
        <w:t xml:space="preserve">Early studies with SGLT2 inhibitors showed small increases in serum phosphate and decreases in calcium, accompanied by </w:t>
      </w:r>
      <w:r w:rsidRPr="00E371DA">
        <w:t>increase</w:t>
      </w:r>
      <w:r>
        <w:t>s in parathyroid hormone, raising potential concerns about adverse effects on bone mineralisation and increased fracture risk.  An excess of t</w:t>
      </w:r>
      <w:r w:rsidR="006D49BD" w:rsidRPr="00E371DA">
        <w:t xml:space="preserve">reatment-emergent bone fractures </w:t>
      </w:r>
      <w:r>
        <w:t>were subsequently observed</w:t>
      </w:r>
      <w:r w:rsidR="006D49BD" w:rsidRPr="00E371DA">
        <w:t xml:space="preserve"> in clinical trials of </w:t>
      </w:r>
      <w:r w:rsidR="00EA3DDC">
        <w:t>some</w:t>
      </w:r>
      <w:r w:rsidR="006D49BD" w:rsidRPr="00E371DA">
        <w:t xml:space="preserve"> SGLT2 inhibitors </w:t>
      </w:r>
      <w:r w:rsidR="006D49BD" w:rsidRPr="00E371DA">
        <w:fldChar w:fldCharType="begin">
          <w:fldData xml:space="preserve">PEVuZE5vdGU+PENpdGU+PEF1dGhvcj5Lb2hhbjwvQXV0aG9yPjxZZWFyPjIwMTQ8L1llYXI+PFJl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Q0LTUxPC9w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xNTctNjY8L3BhZ2VzPjx2b2x1bWU+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</w:fldData>
        </w:fldChar>
      </w:r>
      <w:r w:rsidR="00FB4C9B">
        <w:instrText xml:space="preserve"> ADDIN EN.CITE </w:instrText>
      </w:r>
      <w:r w:rsidR="00FB4C9B">
        <w:fldChar w:fldCharType="begin">
          <w:fldData xml:space="preserve">PEVuZE5vdGU+PENpdGU+PEF1dGhvcj5Lb2hhbjwvQXV0aG9yPjxZZWFyPjIwMTQ8L1llYXI+PFJl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Q0LTUxPC9w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xNTctNjY8L3BhZ2VzPjx2b2x1bWU+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</w:fldData>
        </w:fldChar>
      </w:r>
      <w:r w:rsidR="00FB4C9B">
        <w:instrText xml:space="preserve"> ADDIN EN.CITE.DATA </w:instrText>
      </w:r>
      <w:r w:rsidR="00FB4C9B">
        <w:fldChar w:fldCharType="end"/>
      </w:r>
      <w:r w:rsidR="006D49BD" w:rsidRPr="00E371DA">
        <w:fldChar w:fldCharType="separate"/>
      </w:r>
      <w:r w:rsidR="00FB4C9B">
        <w:rPr>
          <w:noProof/>
        </w:rPr>
        <w:t>[55-57]</w:t>
      </w:r>
      <w:r w:rsidR="006D49BD" w:rsidRPr="00E371DA">
        <w:fldChar w:fldCharType="end"/>
      </w:r>
      <w:r w:rsidR="006D49BD" w:rsidRPr="00E371DA">
        <w:t xml:space="preserve">. </w:t>
      </w:r>
      <w:r w:rsidR="00EA3DDC">
        <w:t>In one study, c</w:t>
      </w:r>
      <w:r w:rsidR="00EA3DDC" w:rsidRPr="00E371DA">
        <w:t xml:space="preserve">anagliflozin 300 mg resulted in decrease in bone mineral density of hip and </w:t>
      </w:r>
      <w:r w:rsidR="00EA3DDC" w:rsidRPr="00E371DA">
        <w:lastRenderedPageBreak/>
        <w:t>lumbar spine with n</w:t>
      </w:r>
      <w:r w:rsidR="00EA3DDC">
        <w:t xml:space="preserve">o changes at distal forearm or </w:t>
      </w:r>
      <w:r w:rsidR="00EA3DDC" w:rsidRPr="00E371DA">
        <w:t xml:space="preserve">femoral neck </w:t>
      </w:r>
      <w:r w:rsidR="00EA3DDC" w:rsidRPr="00E371DA">
        <w:fldChar w:fldCharType="begin"/>
      </w:r>
      <w:r w:rsidR="00FB4C9B">
        <w:instrText xml:space="preserve"> ADDIN EN.CITE &lt;EndNote&gt;&lt;Cite&gt;&lt;Author&gt;Taylor&lt;/Author&gt;&lt;Year&gt;2015&lt;/Year&gt;&lt;RecNum&gt;8447&lt;/RecNum&gt;&lt;DisplayText&gt;[58]&lt;/DisplayText&gt;&lt;record&gt;&lt;rec-number&gt;8447&lt;/rec-number&gt;&lt;foreign-keys&gt;&lt;key app="EN" db-id="9fxzeff5re22rmedez65eavdrewz0s0exw5z" timestamp="1482946362"&gt;8447&lt;/key&gt;&lt;/foreign-keys&gt;&lt;ref-type name="Journal Article"&gt;17&lt;/ref-type&gt;&lt;contributors&gt;&lt;authors&gt;&lt;author&gt;Taylor, S. I.&lt;/author&gt;&lt;author&gt;Blau, J. E.&lt;/author&gt;&lt;author&gt;Rother, K. I.&lt;/author&gt;&lt;/authors&gt;&lt;/contributors&gt;&lt;auth-address&gt;Diabetes, Endocrinology, and Obesity Branch, NIDDK, National Institutes of Health, Bethesda, MD 20892, USA; Division of Diabetes, Endocrinology, and Nutrition, Department of Medicine, University of Maryland School of Medicine, Baltimore, MD, USA. Electronic address: simeon.taylor@nih.gov.&amp;#xD;Diabetes, Endocrinology, and Obesity Branch, NIDDK, National Institutes of Health, Bethesda, MD 20892, USA.&lt;/auth-address&gt;&lt;titles&gt;&lt;title&gt;Possible adverse effects of SGLT2 inhibitors on bone&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8-10&lt;/pages&gt;&lt;volume&gt;3&lt;/volume&gt;&lt;number&gt;1&lt;/number&gt;&lt;edition&gt;2014/12/20&lt;/edition&gt;&lt;dates&gt;&lt;year&gt;2015&lt;/year&gt;&lt;pub-dates&gt;&lt;date&gt;Jan&lt;/date&gt;&lt;/pub-dates&gt;&lt;/dates&gt;&lt;accession-num&gt;25523498&lt;/accession-num&gt;&lt;urls&gt;&lt;/urls&gt;&lt;electronic-resource-num&gt;10.1016/s2213-8587(14)70227-x&lt;/electronic-resource-num&gt;&lt;remote-database-provider&gt;NLM&lt;/remote-database-provider&gt;&lt;language&gt;eng&lt;/language&gt;&lt;/record&gt;&lt;/Cite&gt;&lt;/EndNote&gt;</w:instrText>
      </w:r>
      <w:r w:rsidR="00EA3DDC" w:rsidRPr="00E371DA">
        <w:fldChar w:fldCharType="separate"/>
      </w:r>
      <w:r w:rsidR="00FB4C9B">
        <w:rPr>
          <w:noProof/>
        </w:rPr>
        <w:t>[58]</w:t>
      </w:r>
      <w:r w:rsidR="00EA3DDC" w:rsidRPr="00E371DA">
        <w:fldChar w:fldCharType="end"/>
      </w:r>
      <w:r w:rsidR="00EA3DDC">
        <w:t xml:space="preserve">; which is in contrast to the increase in distal forearm fractures seen in the CANVAS study </w:t>
      </w:r>
      <w:r w:rsidR="00EA3DDC">
        <w:fldChar w:fldCharType="begin"/>
      </w:r>
      <w:r w:rsidR="00FB4C9B">
        <w:instrText xml:space="preserve"> ADDIN EN.CITE &lt;EndNote&gt;&lt;Cite&gt;&lt;Author&gt;Neal&lt;/Author&gt;&lt;Year&gt;2017&lt;/Year&gt;&lt;RecNum&gt;10131&lt;/RecNum&gt;&lt;DisplayText&gt;[27]&lt;/DisplayText&gt;&lt;record&gt;&lt;rec-number&gt;10131&lt;/rec-number&gt;&lt;foreign-keys&gt;&lt;key app="EN" db-id="9fxzeff5re22rmedez65eavdrewz0s0exw5z" timestamp="1543494052"&gt;10131&lt;/key&gt;&lt;/foreign-keys&gt;&lt;ref-type name="Journal Article"&gt;17&lt;/ref-type&gt;&lt;contributors&gt;&lt;authors&gt;&lt;author&gt;Neal, B.&lt;/author&gt;&lt;author&gt;Perkovic, V.&lt;/author&gt;&lt;author&gt;Mahaffey, K. W.&lt;/author&gt;&lt;author&gt;de Zeeuw, D.&lt;/author&gt;&lt;author&gt;Fulcher, G.&lt;/author&gt;&lt;author&gt;Erondu, N.&lt;/author&gt;&lt;author&gt;Shaw, W.&lt;/author&gt;&lt;author&gt;Law, G.&lt;/author&gt;&lt;author&gt;Desai, M.&lt;/author&gt;&lt;author&gt;Matthews, D. R.&lt;/author&gt;&lt;author&gt;Canvas Program Collaborative Grp&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Aug&lt;/date&gt;&lt;/pub-dates&gt;&lt;/dates&gt;&lt;isbn&gt;0028-4793&lt;/isbn&gt;&lt;accession-num&gt;WOS:000407691400007&lt;/accession-num&gt;&lt;urls&gt;&lt;related-urls&gt;&lt;url&gt;&amp;lt;Go to ISI&amp;gt;://WOS:000407691400007&lt;/url&gt;&lt;/related-urls&gt;&lt;/urls&gt;&lt;electronic-resource-num&gt;10.1056/NEJMoa1611925&lt;/electronic-resource-num&gt;&lt;/record&gt;&lt;/Cite&gt;&lt;/EndNote&gt;</w:instrText>
      </w:r>
      <w:r w:rsidR="00EA3DDC">
        <w:fldChar w:fldCharType="separate"/>
      </w:r>
      <w:r w:rsidR="00FB4C9B">
        <w:rPr>
          <w:noProof/>
        </w:rPr>
        <w:t>[27]</w:t>
      </w:r>
      <w:r w:rsidR="00EA3DDC">
        <w:fldChar w:fldCharType="end"/>
      </w:r>
      <w:r w:rsidR="00EA3DDC" w:rsidRPr="00E371DA">
        <w:t xml:space="preserve">. </w:t>
      </w:r>
      <w:r w:rsidR="00EA3DDC">
        <w:t xml:space="preserve">However a study with dapagliflozin showed no significant effect on bone mineral density </w:t>
      </w:r>
      <w:r w:rsidR="00EA3DDC">
        <w:fldChar w:fldCharType="begin">
          <w:fldData xml:space="preserve">PEVuZE5vdGU+PENpdGU+PEF1dGhvcj5ManVuZ2dyZW48L0F1dGhvcj48WWVhcj4yMDEyPC9ZZWFy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</w:fldData>
        </w:fldChar>
      </w:r>
      <w:r w:rsidR="00FB4C9B">
        <w:instrText xml:space="preserve"> ADDIN EN.CITE </w:instrText>
      </w:r>
      <w:r w:rsidR="00FB4C9B">
        <w:fldChar w:fldCharType="begin">
          <w:fldData xml:space="preserve">PEVuZE5vdGU+PENpdGU+PEF1dGhvcj5ManVuZ2dyZW48L0F1dGhvcj48WWVhcj4yMDEyPC9ZZWFy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</w:fldData>
        </w:fldChar>
      </w:r>
      <w:r w:rsidR="00FB4C9B">
        <w:instrText xml:space="preserve"> ADDIN EN.CITE.DATA </w:instrText>
      </w:r>
      <w:r w:rsidR="00FB4C9B">
        <w:fldChar w:fldCharType="end"/>
      </w:r>
      <w:r w:rsidR="00EA3DDC">
        <w:fldChar w:fldCharType="separate"/>
      </w:r>
      <w:proofErr w:type="gramStart"/>
      <w:r w:rsidR="00FB4C9B">
        <w:rPr>
          <w:noProof/>
        </w:rPr>
        <w:t>[59]</w:t>
      </w:r>
      <w:r w:rsidR="00EA3DDC">
        <w:fldChar w:fldCharType="end"/>
      </w:r>
      <w:r w:rsidR="00EA3DDC">
        <w:t>,</w:t>
      </w:r>
      <w:proofErr w:type="gramEnd"/>
      <w:r w:rsidR="00EA3DDC">
        <w:t xml:space="preserve"> and no increase in fractures was seen in the long term EMPA-REG or DECLARE trials </w:t>
      </w:r>
      <w:r w:rsidR="00EA3DDC">
        <w:fldChar w:fldCharType="begin">
          <w:fldData xml:space="preserve">PEVuZE5vdGU+PENpdGU+PEF1dGhvcj5XaXZpb3R0PC9BdXRob3I+PFllYXI+MjAxOC4gW0VwdWIg
YWhlYWQgb2YgcHJpbnRdPC9ZZWFyPjxSZWNOdW0+OTExMjwvUmVjTnVtPjxEaXNwbGF5VGV4dD5b
MTcsIDI2XTwvRGlzcGxheVRleHQ+PHJlY29yZD48cmVjLW51bWJlcj45MTEyPC9yZWMtbnVtYmVy
Pjxmb3JlaWduLWtleXM+PGtleSBhcHA9IkVOIiBkYi1pZD0iOWZ4emVmZjVyZTIycm1lZGV6NjVl
YXZkcmV3ejBzMGV4dzV6IiB0aW1lc3RhbXA9IjE1NDM0ODMzODciPjkxMTI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WmVsbmlrZXIsIFQuIEEuPC9hdXRob3I+PGF1dGhvcj5LdWRlciwgSi4gRi48L2F1dGhvcj48YXV0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EpvdXJuYWwgb2YgTWVkaWNpbmU8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</w:fldData>
        </w:fldChar>
      </w:r>
      <w:r w:rsidR="00FB4C9B">
        <w:instrText xml:space="preserve"> ADDIN EN.CITE </w:instrText>
      </w:r>
      <w:r w:rsidR="00FB4C9B">
        <w:fldChar w:fldCharType="begin">
          <w:fldData xml:space="preserve">PEVuZE5vdGU+PENpdGU+PEF1dGhvcj5XaXZpb3R0PC9BdXRob3I+PFllYXI+MjAxOC4gW0VwdWIg
YWhlYWQgb2YgcHJpbnRdPC9ZZWFyPjxSZWNOdW0+OTExMjwvUmVjTnVtPjxEaXNwbGF5VGV4dD5b
MTcsIDI2XTwvRGlzcGxheVRleHQ+PHJlY29yZD48cmVjLW51bWJlcj45MTEyPC9yZWMtbnVtYmVy
Pjxmb3JlaWduLWtleXM+PGtleSBhcHA9IkVOIiBkYi1pZD0iOWZ4emVmZjVyZTIycm1lZGV6NjVl
YXZkcmV3ejBzMGV4dzV6IiB0aW1lc3RhbXA9IjE1NDM0ODMzODciPjkxMTI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WmVsbmlrZXIsIFQuIEEuPC9hdXRob3I+PGF1dGhvcj5LdWRlciwgSi4gRi48L2F1dGhvcj48YXV0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EpvdXJuYWwgb2YgTWVkaWNpbmU8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</w:fldData>
        </w:fldChar>
      </w:r>
      <w:r w:rsidR="00FB4C9B">
        <w:instrText xml:space="preserve"> ADDIN EN.CITE.DATA </w:instrText>
      </w:r>
      <w:r w:rsidR="00FB4C9B">
        <w:fldChar w:fldCharType="end"/>
      </w:r>
      <w:r w:rsidR="00EA3DDC">
        <w:fldChar w:fldCharType="separate"/>
      </w:r>
      <w:r w:rsidR="00FB4C9B">
        <w:rPr>
          <w:noProof/>
        </w:rPr>
        <w:t>[17, 26]</w:t>
      </w:r>
      <w:r w:rsidR="00EA3DDC">
        <w:fldChar w:fldCharType="end"/>
      </w:r>
      <w:r w:rsidR="00EA3DDC">
        <w:t>. In one study c</w:t>
      </w:r>
      <w:r w:rsidR="006D49BD" w:rsidRPr="00E371DA">
        <w:t xml:space="preserve">anagliflozin </w:t>
      </w:r>
      <w:r w:rsidR="00EA3DDC">
        <w:t xml:space="preserve">treatment increased </w:t>
      </w:r>
      <w:r w:rsidR="006D49BD" w:rsidRPr="00E371DA">
        <w:t xml:space="preserve">biomarkers of </w:t>
      </w:r>
      <w:proofErr w:type="spellStart"/>
      <w:r w:rsidR="006D49BD" w:rsidRPr="00E371DA">
        <w:t>os</w:t>
      </w:r>
      <w:r>
        <w:t>teogenesis</w:t>
      </w:r>
      <w:proofErr w:type="spellEnd"/>
      <w:r>
        <w:t xml:space="preserve"> (</w:t>
      </w:r>
      <w:proofErr w:type="spellStart"/>
      <w:r>
        <w:t>osteocalcin</w:t>
      </w:r>
      <w:proofErr w:type="spellEnd"/>
      <w:r>
        <w:t xml:space="preserve">) and </w:t>
      </w:r>
      <w:proofErr w:type="spellStart"/>
      <w:r>
        <w:t>os</w:t>
      </w:r>
      <w:r w:rsidR="006D49BD" w:rsidRPr="00E371DA">
        <w:t>t</w:t>
      </w:r>
      <w:r>
        <w:t>e</w:t>
      </w:r>
      <w:r w:rsidR="006D49BD" w:rsidRPr="00E371DA">
        <w:t>olysis</w:t>
      </w:r>
      <w:proofErr w:type="spellEnd"/>
      <w:r w:rsidR="006D49BD" w:rsidRPr="00E371DA">
        <w:t xml:space="preserve"> (collagen type1</w:t>
      </w:r>
      <w:r w:rsidR="00EA3DDC">
        <w:t xml:space="preserve"> beta-</w:t>
      </w:r>
      <w:proofErr w:type="spellStart"/>
      <w:r w:rsidR="00EA3DDC">
        <w:t>carboxy</w:t>
      </w:r>
      <w:proofErr w:type="spellEnd"/>
      <w:r w:rsidR="00EA3DDC">
        <w:t>-</w:t>
      </w:r>
      <w:proofErr w:type="spellStart"/>
      <w:r w:rsidR="00EA3DDC">
        <w:t>telopeptide</w:t>
      </w:r>
      <w:proofErr w:type="spellEnd"/>
      <w:r w:rsidR="006D49BD" w:rsidRPr="00E371DA">
        <w:t xml:space="preserve">). </w:t>
      </w:r>
      <w:r>
        <w:t>One short term study demonstrated that canagliflozin increased</w:t>
      </w:r>
      <w:r w:rsidRPr="00E371DA">
        <w:t xml:space="preserve"> proximal tubular reabsorption of phosphate which activates the fibroblast growth factor 23 (FGF23)-1, 25-dihydroxyvitamin D (1, 25 (OH</w:t>
      </w:r>
      <w:proofErr w:type="gramStart"/>
      <w:r w:rsidRPr="00E371DA">
        <w:t>)</w:t>
      </w:r>
      <w:r w:rsidRPr="00E371DA">
        <w:rPr>
          <w:vertAlign w:val="subscript"/>
        </w:rPr>
        <w:t>2</w:t>
      </w:r>
      <w:proofErr w:type="gramEnd"/>
      <w:r w:rsidRPr="00E371DA">
        <w:t xml:space="preserve"> D)-parathyroid hormone (PTH) axis </w:t>
      </w:r>
      <w:r w:rsidRPr="00E371DA">
        <w:fldChar w:fldCharType="begin">
          <w:fldData xml:space="preserve">PEVuZE5vdGU+PENpdGU+PEF1dGhvcj5CbGF1PC9BdXRob3I+PFllYXI+MjAxODwvWWVhcj48UmVj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</w:fldData>
        </w:fldChar>
      </w:r>
      <w:r w:rsidR="00FB4C9B">
        <w:instrText xml:space="preserve"> ADDIN EN.CITE </w:instrText>
      </w:r>
      <w:r w:rsidR="00FB4C9B">
        <w:fldChar w:fldCharType="begin">
          <w:fldData xml:space="preserve">PEVuZE5vdGU+PENpdGU+PEF1dGhvcj5CbGF1PC9BdXRob3I+PFllYXI+MjAxODwvWWVhcj48UmVj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</w:fldData>
        </w:fldChar>
      </w:r>
      <w:r w:rsidR="00FB4C9B">
        <w:instrText xml:space="preserve"> ADDIN EN.CITE.DATA </w:instrText>
      </w:r>
      <w:r w:rsidR="00FB4C9B">
        <w:fldChar w:fldCharType="end"/>
      </w:r>
      <w:r w:rsidRPr="00E371DA">
        <w:fldChar w:fldCharType="separate"/>
      </w:r>
      <w:r w:rsidR="00FB4C9B">
        <w:rPr>
          <w:noProof/>
        </w:rPr>
        <w:t>[60]</w:t>
      </w:r>
      <w:r w:rsidRPr="00E371DA">
        <w:fldChar w:fldCharType="end"/>
      </w:r>
      <w:r w:rsidRPr="00E371DA">
        <w:t>. Canagliflozin has been shown to increase the serum phosphate, FGF23 and PTH levels while decreasing the plasma 1,25 (OH)</w:t>
      </w:r>
      <w:r w:rsidRPr="00E371DA">
        <w:rPr>
          <w:vertAlign w:val="subscript"/>
        </w:rPr>
        <w:t xml:space="preserve">2 </w:t>
      </w:r>
      <w:r w:rsidRPr="00E371DA">
        <w:t xml:space="preserve"> D levels at a dose of 300 mg/day in a single-blind randomised cross-over study in hospitalised healthy adults over a 5 day period. Low levels of 1,25 (OH)</w:t>
      </w:r>
      <w:r w:rsidRPr="00E371DA">
        <w:rPr>
          <w:vertAlign w:val="subscript"/>
        </w:rPr>
        <w:t>2</w:t>
      </w:r>
      <w:r w:rsidRPr="00E371DA">
        <w:t xml:space="preserve"> D levels decrease gastrointestinal calcium absorption, further triggering PTH secretion</w:t>
      </w:r>
      <w:r w:rsidRPr="00E371DA">
        <w:fldChar w:fldCharType="begin"/>
      </w:r>
      <w:r w:rsidR="00FB4C9B">
        <w:instrText xml:space="preserve"> ADDIN EN.CITE &lt;EndNote&gt;&lt;Cite&gt;&lt;Author&gt;Taylor&lt;/Author&gt;&lt;Year&gt;2015&lt;/Year&gt;&lt;RecNum&gt;8447&lt;/RecNum&gt;&lt;DisplayText&gt;[58]&lt;/DisplayText&gt;&lt;record&gt;&lt;rec-number&gt;8447&lt;/rec-number&gt;&lt;foreign-keys&gt;&lt;key app="EN" db-id="9fxzeff5re22rmedez65eavdrewz0s0exw5z" timestamp="1482946362"&gt;8447&lt;/key&gt;&lt;/foreign-keys&gt;&lt;ref-type name="Journal Article"&gt;17&lt;/ref-type&gt;&lt;contributors&gt;&lt;authors&gt;&lt;author&gt;Taylor, S. I.&lt;/author&gt;&lt;author&gt;Blau, J. E.&lt;/author&gt;&lt;author&gt;Rother, K. I.&lt;/author&gt;&lt;/authors&gt;&lt;/contributors&gt;&lt;auth-address&gt;Diabetes, Endocrinology, and Obesity Branch, NIDDK, National Institutes of Health, Bethesda, MD 20892, USA; Division of Diabetes, Endocrinology, and Nutrition, Department of Medicine, University of Maryland School of Medicine, Baltimore, MD, USA. Electronic address: simeon.taylor@nih.gov.&amp;#xD;Diabetes, Endocrinology, and Obesity Branch, NIDDK, National Institutes of Health, Bethesda, MD 20892, USA.&lt;/auth-address&gt;&lt;titles&gt;&lt;title&gt;Possible adverse effects of SGLT2 inhibitors on bone&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8-10&lt;/pages&gt;&lt;volume&gt;3&lt;/volume&gt;&lt;number&gt;1&lt;/number&gt;&lt;edition&gt;2014/12/20&lt;/edition&gt;&lt;dates&gt;&lt;year&gt;2015&lt;/year&gt;&lt;pub-dates&gt;&lt;date&gt;Jan&lt;/date&gt;&lt;/pub-dates&gt;&lt;/dates&gt;&lt;accession-num&gt;25523498&lt;/accession-num&gt;&lt;urls&gt;&lt;/urls&gt;&lt;electronic-resource-num&gt;10.1016/s2213-8587(14)70227-x&lt;/electronic-resource-num&gt;&lt;remote-database-provider&gt;NLM&lt;/remote-database-provider&gt;&lt;language&gt;eng&lt;/language&gt;&lt;/record&gt;&lt;/Cite&gt;&lt;/EndNote&gt;</w:instrText>
      </w:r>
      <w:r w:rsidRPr="00E371DA">
        <w:fldChar w:fldCharType="separate"/>
      </w:r>
      <w:r w:rsidR="00FB4C9B">
        <w:rPr>
          <w:noProof/>
        </w:rPr>
        <w:t>[58]</w:t>
      </w:r>
      <w:r w:rsidRPr="00E371DA">
        <w:fldChar w:fldCharType="end"/>
      </w:r>
      <w:r w:rsidRPr="00E371DA">
        <w:t>.</w:t>
      </w:r>
    </w:p>
    <w:p w:rsidR="006D49BD" w:rsidRPr="00E371DA" w:rsidRDefault="006D49BD" w:rsidP="006D49BD">
      <w:pPr>
        <w:spacing w:after="0" w:line="360" w:lineRule="auto"/>
      </w:pPr>
      <w:r w:rsidRPr="00E371DA">
        <w:t>Though the triggering of FGF23-1,25 (OH)</w:t>
      </w:r>
      <w:r w:rsidRPr="00E371DA">
        <w:rPr>
          <w:vertAlign w:val="subscript"/>
        </w:rPr>
        <w:t>2</w:t>
      </w:r>
      <w:r w:rsidRPr="00E371DA">
        <w:t xml:space="preserve">- PTH axis might be a class effect of SGLT2 inhibitors, the magnitude of the </w:t>
      </w:r>
      <w:r w:rsidR="00F86CD4">
        <w:t xml:space="preserve">potential </w:t>
      </w:r>
      <w:r w:rsidRPr="00E371DA">
        <w:t xml:space="preserve">effect on bone health </w:t>
      </w:r>
      <w:r w:rsidR="00F86CD4">
        <w:t xml:space="preserve">may </w:t>
      </w:r>
      <w:r w:rsidRPr="00E371DA">
        <w:t>vary according to the differences in SGLT2/SGLT1 selectivity of the various SGLT2 inhibitors</w:t>
      </w:r>
      <w:r w:rsidR="00F86CD4">
        <w:t>, and does not seem to result in a significant increase in fracture risk in long-term trials</w:t>
      </w:r>
      <w:r w:rsidRPr="00E371DA">
        <w:t>.</w:t>
      </w:r>
    </w:p>
    <w:p w:rsidR="00653032" w:rsidRPr="00E371DA" w:rsidRDefault="00653032" w:rsidP="00653032">
      <w:pPr>
        <w:spacing w:after="0" w:line="360" w:lineRule="auto"/>
        <w:rPr>
          <w:b/>
        </w:rPr>
      </w:pPr>
    </w:p>
    <w:p w:rsidR="00E371DA" w:rsidRPr="00E371DA" w:rsidRDefault="00850C79" w:rsidP="00850C79">
      <w:pPr>
        <w:spacing w:after="0" w:line="360" w:lineRule="auto"/>
        <w:rPr>
          <w:b/>
        </w:rPr>
      </w:pPr>
      <w:r>
        <w:rPr>
          <w:b/>
        </w:rPr>
        <w:t>Haemodynamic effects of SGLT</w:t>
      </w:r>
      <w:r w:rsidRPr="00E371DA">
        <w:rPr>
          <w:b/>
        </w:rPr>
        <w:t>2 inhibition</w:t>
      </w:r>
    </w:p>
    <w:p w:rsidR="00E371DA" w:rsidRPr="00E371DA" w:rsidRDefault="00E371DA" w:rsidP="00E371DA">
      <w:pPr>
        <w:spacing w:after="0" w:line="360" w:lineRule="auto"/>
      </w:pPr>
      <w:r w:rsidRPr="00E371DA">
        <w:t xml:space="preserve">SGLT2i </w:t>
      </w:r>
      <w:proofErr w:type="gramStart"/>
      <w:r w:rsidRPr="00E371DA">
        <w:t>were developed</w:t>
      </w:r>
      <w:proofErr w:type="gramEnd"/>
      <w:r w:rsidRPr="00E371DA">
        <w:t xml:space="preserve"> for the management of hyperglycaemia</w:t>
      </w:r>
      <w:r w:rsidR="00072058">
        <w:t>,</w:t>
      </w:r>
      <w:r w:rsidRPr="00E371DA">
        <w:t xml:space="preserve"> but large randomised controlled trials have highlighted both renal and cardiovascular protection in people with </w:t>
      </w:r>
      <w:r w:rsidR="00EA6672">
        <w:t xml:space="preserve">type 2 </w:t>
      </w:r>
      <w:r w:rsidRPr="00E371DA">
        <w:t xml:space="preserve">diabetes </w:t>
      </w:r>
      <w:r w:rsidRPr="00E371DA">
        <w:rPr>
          <w:lang w:val="en"/>
        </w:rPr>
        <w:t xml:space="preserve">beyond the benefits of improved </w:t>
      </w:r>
      <w:proofErr w:type="spellStart"/>
      <w:r w:rsidRPr="00E371DA">
        <w:rPr>
          <w:lang w:val="en"/>
        </w:rPr>
        <w:t>glycaemic</w:t>
      </w:r>
      <w:proofErr w:type="spellEnd"/>
      <w:r w:rsidRPr="00E371DA">
        <w:rPr>
          <w:lang w:val="en"/>
        </w:rPr>
        <w:t xml:space="preserve"> control, blood pressure and weight loss. </w:t>
      </w:r>
      <w:r w:rsidRPr="00E371DA">
        <w:t>Three SGLT2i have been evaluated in large cardiovascular outcome trials in individuals with T2DM: empagliflozin in the EMPA-REG OUTCOME trial</w:t>
      </w:r>
      <w:r w:rsidRPr="00E371DA">
        <w:fldChar w:fldCharType="begin">
          <w:fldData xml:space="preserve">PEVuZE5vdGU+PENpdGU+PEF1dGhvcj5aaW5tYW48L0F1dGhvcj48WWVhcj4yMDE1PC9ZZWFyPjxS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ENhcmRpb3Zhc2N1bGFy
IE91dGNvbWVzLCBhbmQgTW9ydGFsaXR5IGluIFR5cGUgMiBEaWFiZXRlcz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EpvdXJuYWwgb2YgTWVk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</w:fldData>
        </w:fldChar>
      </w:r>
      <w:r w:rsidR="00FB4C9B">
        <w:instrText xml:space="preserve"> ADDIN EN.CITE </w:instrText>
      </w:r>
      <w:r w:rsidR="00FB4C9B">
        <w:fldChar w:fldCharType="begin">
          <w:fldData xml:space="preserve">PEVuZE5vdGU+PENpdGU+PEF1dGhvcj5aaW5tYW48L0F1dGhvcj48WWVhcj4yMDE1PC9ZZWFyPjxS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ENhcmRpb3Zhc2N1bGFy
IE91dGNvbWVzLCBhbmQgTW9ydGFsaXR5IGluIFR5cGUgMiBEaWFiZXRlcz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EpvdXJuYWwgb2YgTWVk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</w:fldData>
        </w:fldChar>
      </w:r>
      <w:r w:rsidR="00FB4C9B">
        <w:instrText xml:space="preserve"> ADDIN EN.CITE.DATA </w:instrText>
      </w:r>
      <w:r w:rsidR="00FB4C9B">
        <w:fldChar w:fldCharType="end"/>
      </w:r>
      <w:r w:rsidRPr="00E371DA">
        <w:fldChar w:fldCharType="separate"/>
      </w:r>
      <w:r w:rsidR="00FB4C9B">
        <w:rPr>
          <w:noProof/>
        </w:rPr>
        <w:t>[26]</w:t>
      </w:r>
      <w:r w:rsidRPr="00E371DA">
        <w:fldChar w:fldCharType="end"/>
      </w:r>
      <w:r w:rsidRPr="00E371DA">
        <w:t>, canagliflozin in the Canagliflozin Cardiovascular Assessment Study (CANVAS) Program</w:t>
      </w:r>
      <w:r w:rsidR="007B2080">
        <w:t xml:space="preserve"> </w:t>
      </w:r>
      <w:r w:rsidRPr="00E371DA">
        <w:fldChar w:fldCharType="begin"/>
      </w:r>
      <w:r w:rsidR="00FB4C9B">
        <w:instrText xml:space="preserve"> ADDIN EN.CITE &lt;EndNote&gt;&lt;Cite&gt;&lt;Author&gt;Rajagopalan&lt;/Author&gt;&lt;Year&gt;2017&lt;/Year&gt;&lt;RecNum&gt;9111&lt;/RecNum&gt;&lt;DisplayText&gt;[61]&lt;/DisplayText&gt;&lt;record&gt;&lt;rec-number&gt;9111&lt;/rec-number&gt;&lt;foreign-keys&gt;&lt;key app="EN" db-id="9fxzeff5re22rmedez65eavdrewz0s0exw5z" timestamp="1543483386"&gt;9111&lt;/key&gt;&lt;/foreign-keys&gt;&lt;ref-type name="Journal Article"&gt;17&lt;/ref-type&gt;&lt;contributors&gt;&lt;authors&gt;&lt;author&gt;Rajagopalan, S.&lt;/author&gt;&lt;author&gt;Brook, R.&lt;/author&gt;&lt;/authors&gt;&lt;/contributors&gt;&lt;auth-address&gt;Harrington Heart and Vascular Institute, Cleveland, OH sxr647@case.edu&amp;#xD;University of Michigan, Ann Arbor, MI&lt;/auth-address&gt;&lt;titles&gt;&lt;title&gt;Canagliflozin and Cardiovascular and Renal Events in Type 2 Diabetes&lt;/title&gt;&lt;secondary-title&gt;N Engl J Med&lt;/secondary-title&gt;&lt;alt-title&gt;The New England journal of medicine&lt;/alt-title&gt;&lt;/titles&gt;&lt;periodical&gt;&lt;full-title&gt;N Engl J Med&lt;/full-title&gt;&lt;/periodical&gt;&lt;alt-periodical&gt;&lt;full-title&gt;The New England Journal of Medicine&lt;/full-title&gt;&lt;/alt-periodical&gt;&lt;pages&gt;2098-9&lt;/pages&gt;&lt;volume&gt;377&lt;/volume&gt;&lt;number&gt;21&lt;/number&gt;&lt;edition&gt;2017/11/29&lt;/edition&gt;&lt;keywords&gt;&lt;keyword&gt;*Canagliflozin&lt;/keyword&gt;&lt;keyword&gt;Cardiovascular System&lt;/keyword&gt;&lt;keyword&gt;*Diabetes Mellitus, Type 2&lt;/keyword&gt;&lt;keyword&gt;Humans&lt;/keyword&gt;&lt;keyword&gt;Hypoglycemic Agents&lt;/keyword&gt;&lt;keyword&gt;Kidney&lt;/keyword&gt;&lt;/keywords&gt;&lt;dates&gt;&lt;year&gt;2017&lt;/year&gt;&lt;pub-dates&gt;&lt;date&gt;Nov 23&lt;/date&gt;&lt;/pub-dates&gt;&lt;/dates&gt;&lt;isbn&gt;0028-4793&lt;/isbn&gt;&lt;accession-num&gt;29182250&lt;/accession-num&gt;&lt;urls&gt;&lt;/urls&gt;&lt;electronic-resource-num&gt;10.1056/NEJMc1712572&lt;/electronic-resource-num&gt;&lt;remote-database-provider&gt;NLM&lt;/remote-database-provider&gt;&lt;language&gt;eng&lt;/language&gt;&lt;/record&gt;&lt;/Cite&gt;&lt;/EndNote&gt;</w:instrText>
      </w:r>
      <w:r w:rsidRPr="00E371DA">
        <w:fldChar w:fldCharType="separate"/>
      </w:r>
      <w:r w:rsidR="00FB4C9B">
        <w:rPr>
          <w:noProof/>
        </w:rPr>
        <w:t>[61]</w:t>
      </w:r>
      <w:r w:rsidRPr="00E371DA">
        <w:fldChar w:fldCharType="end"/>
      </w:r>
      <w:r w:rsidRPr="00E371DA">
        <w:t xml:space="preserve"> and most recently in the Dapagliflozin Effect on Cardiovascular</w:t>
      </w:r>
      <w:r w:rsidR="007B2080">
        <w:t xml:space="preserve"> Events (DECLARE)-TIMI 58 trial </w:t>
      </w:r>
      <w:r w:rsidRPr="00E371DA">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 </w:instrText>
      </w:r>
      <w:r w:rsidR="00FB4C9B">
        <w:fldChar w:fldCharType="begin">
          <w:fldData xml:space="preserve">PEVuZE5vdGU+PENpdGU+PEF1dGhvcj5XaXZpb3R0PC9BdXRob3I+PFllYXI+MjAxOC4gW0VwdWIg
YWhlYWQgb2YgcHJpbnRdPC9ZZWFyPjxSZWNOdW0+OTExMjwvUmVjTnVtPjxEaXNwbGF5VGV4dD5b
MTddPC9EaXNwbGF5VGV4dD48cmVjb3JkPjxyZWMtbnVtYmVyPjkxMTI8L3JlYy1udW1iZXI+PGZv
cmVpZ24ta2V5cz48a2V5IGFwcD0iRU4iIGRiLWlkPSI5Znh6ZWZmNXJlMjJybWVkZXo2NWVhdmRy
ZXd6MHMwZXh3NXoiIHRpbWVzdGFtcD0iMTU0MzQ4MzM4NyI+OTExMj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aZWxu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</w:fldData>
        </w:fldChar>
      </w:r>
      <w:r w:rsidR="00FB4C9B">
        <w:instrText xml:space="preserve"> ADDIN EN.CITE.DATA </w:instrText>
      </w:r>
      <w:r w:rsidR="00FB4C9B">
        <w:fldChar w:fldCharType="end"/>
      </w:r>
      <w:r w:rsidRPr="00E371DA">
        <w:fldChar w:fldCharType="separate"/>
      </w:r>
      <w:r w:rsidR="00FB4C9B">
        <w:rPr>
          <w:noProof/>
        </w:rPr>
        <w:t>[17]</w:t>
      </w:r>
      <w:r w:rsidRPr="00E371DA">
        <w:fldChar w:fldCharType="end"/>
      </w:r>
      <w:r w:rsidR="007B2080">
        <w:t>.</w:t>
      </w:r>
      <w:r w:rsidRPr="00E371DA">
        <w:t xml:space="preserve"> All three trials showed SGLT2i have their greatest and most consistent effect on reducing the relative risk of hospitalisation for heart failure (~31%) and progression of renal disease (~45%). The exact protective mechanisms behind this remain unclear but the diuretic and natriuretic effects of SGLT2i with direct haemodynamic and </w:t>
      </w:r>
      <w:proofErr w:type="spellStart"/>
      <w:r w:rsidRPr="00E371DA">
        <w:t>renovascular</w:t>
      </w:r>
      <w:proofErr w:type="spellEnd"/>
      <w:r w:rsidRPr="00E371DA">
        <w:t xml:space="preserve"> effects are likely to play a central role.</w:t>
      </w:r>
    </w:p>
    <w:p w:rsidR="00691F73" w:rsidRDefault="00691F73" w:rsidP="00691F73">
      <w:pPr>
        <w:spacing w:after="0" w:line="360" w:lineRule="auto"/>
        <w:rPr>
          <w:b/>
        </w:rPr>
      </w:pPr>
    </w:p>
    <w:p w:rsidR="00E371DA" w:rsidRPr="00E371DA" w:rsidRDefault="00E371DA" w:rsidP="00691F73">
      <w:pPr>
        <w:spacing w:after="0" w:line="360" w:lineRule="auto"/>
        <w:rPr>
          <w:b/>
        </w:rPr>
      </w:pPr>
      <w:r w:rsidRPr="00E371DA">
        <w:rPr>
          <w:b/>
        </w:rPr>
        <w:t xml:space="preserve">Diuresis, </w:t>
      </w:r>
      <w:proofErr w:type="spellStart"/>
      <w:r w:rsidRPr="00E371DA">
        <w:rPr>
          <w:b/>
        </w:rPr>
        <w:t>Natriuresis</w:t>
      </w:r>
      <w:proofErr w:type="spellEnd"/>
      <w:r w:rsidRPr="00E371DA">
        <w:rPr>
          <w:b/>
        </w:rPr>
        <w:t xml:space="preserve"> and Blood Pressure Effects </w:t>
      </w:r>
    </w:p>
    <w:p w:rsidR="00E371DA" w:rsidRDefault="00E371DA" w:rsidP="00E371DA">
      <w:pPr>
        <w:spacing w:after="0" w:line="360" w:lineRule="auto"/>
      </w:pPr>
      <w:r w:rsidRPr="00E371DA">
        <w:t>SGL</w:t>
      </w:r>
      <w:r w:rsidR="006D49BD">
        <w:t>T</w:t>
      </w:r>
      <w:r w:rsidRPr="00E371DA">
        <w:t>2i is associated with a sustained reduction in systolic and di</w:t>
      </w:r>
      <w:r w:rsidR="00072058">
        <w:t>astolic blood pressure of 3-6mm</w:t>
      </w:r>
      <w:r w:rsidRPr="00E371DA">
        <w:t>Hg systolic and 1-2mmHg diastolic respectively, in patients with T2DM.</w:t>
      </w:r>
      <w:r w:rsidRPr="00E371DA">
        <w:fldChar w:fldCharType="begin">
          <w:fldData xml:space="preserve">PEVuZE5vdGU+PENpdGU+PEF1dGhvcj5Nb25hbWk8L0F1dGhvcj48WWVhcj4yMDE0PC9ZZWFyPjxS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==
</w:fldData>
        </w:fldChar>
      </w:r>
      <w:r w:rsidR="00FB4C9B">
        <w:instrText xml:space="preserve"> ADDIN EN.CITE </w:instrText>
      </w:r>
      <w:r w:rsidR="00FB4C9B">
        <w:fldChar w:fldCharType="begin">
          <w:fldData xml:space="preserve">PEVuZE5vdGU+PENpdGU+PEF1dGhvcj5Nb25hbWk8L0F1dGhvcj48WWVhcj4yMDE0PC9ZZWFyPjxS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==
</w:fldData>
        </w:fldChar>
      </w:r>
      <w:r w:rsidR="00FB4C9B">
        <w:instrText xml:space="preserve"> ADDIN EN.CITE.DATA </w:instrText>
      </w:r>
      <w:r w:rsidR="00FB4C9B">
        <w:fldChar w:fldCharType="end"/>
      </w:r>
      <w:r w:rsidRPr="00E371DA">
        <w:fldChar w:fldCharType="separate"/>
      </w:r>
      <w:r w:rsidR="00FB4C9B">
        <w:rPr>
          <w:noProof/>
        </w:rPr>
        <w:t>[62]</w:t>
      </w:r>
      <w:r w:rsidRPr="00E371DA">
        <w:fldChar w:fldCharType="end"/>
      </w:r>
      <w:r w:rsidRPr="00E371DA">
        <w:t xml:space="preserve"> In addition to its </w:t>
      </w:r>
      <w:proofErr w:type="spellStart"/>
      <w:r w:rsidRPr="00E371DA">
        <w:t>glucosuric</w:t>
      </w:r>
      <w:proofErr w:type="spellEnd"/>
      <w:r w:rsidRPr="00E371DA">
        <w:t xml:space="preserve"> effects, SGLT2 inhibition also leads to inhibition of sodium reabsorption resulting in a diuresis </w:t>
      </w:r>
      <w:r w:rsidRPr="00E371DA">
        <w:lastRenderedPageBreak/>
        <w:t xml:space="preserve">(approximately 400mls/day) and potential modest intravascular volume depletion. It has been shown that dapagliflozin at doses of 5, 25, and 100mg caused a dose-dependent increase in 3 day sodium excretion ranging from 55 to 134 </w:t>
      </w:r>
      <w:proofErr w:type="spellStart"/>
      <w:r w:rsidRPr="00E371DA">
        <w:t>mmo</w:t>
      </w:r>
      <w:r w:rsidR="00EA6672">
        <w:t>l</w:t>
      </w:r>
      <w:proofErr w:type="spellEnd"/>
      <w:r w:rsidR="00EA6672">
        <w:t xml:space="preserve"> after 24 hour</w:t>
      </w:r>
      <w:r w:rsidRPr="00E371DA">
        <w:t xml:space="preserve"> </w:t>
      </w:r>
      <w:r w:rsidRPr="00E371DA">
        <w:fldChar w:fldCharType="begin">
          <w:fldData xml:space="preserve">PEVuZE5vdGU+PENpdGU+PEF1dGhvcj5EZWtrZXJzPC9BdXRob3I+PFllYXI+MjAxODwvWWVhcj48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</w:fldData>
        </w:fldChar>
      </w:r>
      <w:r w:rsidR="00FB4C9B">
        <w:instrText xml:space="preserve"> ADDIN EN.CITE </w:instrText>
      </w:r>
      <w:r w:rsidR="00FB4C9B">
        <w:fldChar w:fldCharType="begin">
          <w:fldData xml:space="preserve">PEVuZE5vdGU+PENpdGU+PEF1dGhvcj5EZWtrZXJzPC9BdXRob3I+PFllYXI+MjAxODwvWWVhcj48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</w:fldData>
        </w:fldChar>
      </w:r>
      <w:r w:rsidR="00FB4C9B">
        <w:instrText xml:space="preserve"> ADDIN EN.CITE.DATA </w:instrText>
      </w:r>
      <w:r w:rsidR="00FB4C9B">
        <w:fldChar w:fldCharType="end"/>
      </w:r>
      <w:r w:rsidRPr="00E371DA">
        <w:fldChar w:fldCharType="separate"/>
      </w:r>
      <w:r w:rsidR="00FB4C9B">
        <w:rPr>
          <w:noProof/>
        </w:rPr>
        <w:t>[63, 64]</w:t>
      </w:r>
      <w:r w:rsidRPr="00E371DA">
        <w:fldChar w:fldCharType="end"/>
      </w:r>
      <w:r w:rsidR="00EA6672">
        <w:t>.</w:t>
      </w:r>
      <w:r w:rsidRPr="00E371DA">
        <w:t xml:space="preserve"> The </w:t>
      </w:r>
      <w:proofErr w:type="spellStart"/>
      <w:r w:rsidRPr="00E371DA">
        <w:t>natriuresis</w:t>
      </w:r>
      <w:proofErr w:type="spellEnd"/>
      <w:r w:rsidRPr="00E371DA">
        <w:t xml:space="preserve"> and associated diuresis that accompanies SGLT2 inhibition reduces plasma volume, measured at 7% in one study using dapagliflozin in subjects with T2DM and normal renal function, with </w:t>
      </w:r>
      <w:r w:rsidR="006D49BD">
        <w:t>a parallel increase</w:t>
      </w:r>
      <w:r w:rsidR="00EA6672">
        <w:t xml:space="preserve"> in haematocrit </w:t>
      </w:r>
      <w:r w:rsidRPr="00E371DA">
        <w:fldChar w:fldCharType="begin">
          <w:fldData xml:space="preserve">PEVuZE5vdGU+PENpdGU+PEF1dGhvcj5MYW1iZXJzIEhlZXJzcGluazwvQXV0aG9yPjxZZWFyPjIw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sIE9iZXNpdHkgJmFtcDsgTWV0YWJvbGlzbTwvZnVsbC10aXRsZT48L2Fs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</w:fldData>
        </w:fldChar>
      </w:r>
      <w:r w:rsidR="00FB4C9B">
        <w:instrText xml:space="preserve"> ADDIN EN.CITE </w:instrText>
      </w:r>
      <w:r w:rsidR="00FB4C9B">
        <w:fldChar w:fldCharType="begin">
          <w:fldData xml:space="preserve">PEVuZE5vdGU+PENpdGU+PEF1dGhvcj5MYW1iZXJzIEhlZXJzcGluazwvQXV0aG9yPjxZZWFyPjIw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sIE9iZXNpdHkgJmFtcDsgTWV0YWJvbGlzbTwvZnVsbC10aXRsZT48L2Fs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</w:fldData>
        </w:fldChar>
      </w:r>
      <w:r w:rsidR="00FB4C9B">
        <w:instrText xml:space="preserve"> ADDIN EN.CITE.DATA </w:instrText>
      </w:r>
      <w:r w:rsidR="00FB4C9B">
        <w:fldChar w:fldCharType="end"/>
      </w:r>
      <w:r w:rsidRPr="00E371DA">
        <w:fldChar w:fldCharType="separate"/>
      </w:r>
      <w:r w:rsidR="00FB4C9B">
        <w:rPr>
          <w:noProof/>
        </w:rPr>
        <w:t>[65]</w:t>
      </w:r>
      <w:r w:rsidRPr="00E371DA">
        <w:fldChar w:fldCharType="end"/>
      </w:r>
      <w:r w:rsidR="00EA6672">
        <w:t>.</w:t>
      </w:r>
      <w:r w:rsidRPr="00E371DA">
        <w:t xml:space="preserve">  Such reductions in plasma volume </w:t>
      </w:r>
      <w:proofErr w:type="gramStart"/>
      <w:r w:rsidRPr="00E371DA">
        <w:t xml:space="preserve">have been </w:t>
      </w:r>
      <w:r w:rsidR="006D49BD" w:rsidRPr="00E371DA">
        <w:t>hypothesised</w:t>
      </w:r>
      <w:proofErr w:type="gramEnd"/>
      <w:r w:rsidRPr="00E371DA">
        <w:t xml:space="preserve"> to underlie reductions in blood pressure, however the </w:t>
      </w:r>
      <w:proofErr w:type="spellStart"/>
      <w:r w:rsidRPr="00E371DA">
        <w:t>natriuresis</w:t>
      </w:r>
      <w:proofErr w:type="spellEnd"/>
      <w:r w:rsidRPr="00E371DA">
        <w:t xml:space="preserve"> associated with SGLT2i is modest when compared with conventional diuretics</w:t>
      </w:r>
      <w:r w:rsidR="00EA6672">
        <w:t xml:space="preserve"> </w:t>
      </w:r>
      <w:r w:rsidRPr="00E371DA">
        <w:fldChar w:fldCharType="begin">
          <w:fldData xml:space="preserve">PEVuZE5vdGU+PENpdGU+PEF1dGhvcj5EZXZpbmVuaTwvQXV0aG9yPjxZZWFyPjIwMTQ8L1llYXI+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</w:fldData>
        </w:fldChar>
      </w:r>
      <w:r w:rsidR="00FB4C9B">
        <w:instrText xml:space="preserve"> ADDIN EN.CITE </w:instrText>
      </w:r>
      <w:r w:rsidR="00FB4C9B">
        <w:fldChar w:fldCharType="begin">
          <w:fldData xml:space="preserve">PEVuZE5vdGU+PENpdGU+PEF1dGhvcj5EZXZpbmVuaTwvQXV0aG9yPjxZZWFyPjIwMTQ8L1llYXI+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</w:fldData>
        </w:fldChar>
      </w:r>
      <w:r w:rsidR="00FB4C9B">
        <w:instrText xml:space="preserve"> ADDIN EN.CITE.DATA </w:instrText>
      </w:r>
      <w:r w:rsidR="00FB4C9B">
        <w:fldChar w:fldCharType="end"/>
      </w:r>
      <w:r w:rsidRPr="00E371DA">
        <w:fldChar w:fldCharType="separate"/>
      </w:r>
      <w:r w:rsidR="00FB4C9B">
        <w:rPr>
          <w:noProof/>
        </w:rPr>
        <w:t>[66]</w:t>
      </w:r>
      <w:r w:rsidRPr="00E371DA">
        <w:fldChar w:fldCharType="end"/>
      </w:r>
      <w:r w:rsidRPr="00E371DA">
        <w:t xml:space="preserve"> and similar changes in plasma volume are observed in subjects with reduced eGFR and minimal </w:t>
      </w:r>
      <w:r w:rsidR="00400FEA">
        <w:t>glucosuria</w:t>
      </w:r>
      <w:r w:rsidR="00EA6672">
        <w:t xml:space="preserve"> </w:t>
      </w:r>
      <w:r w:rsidRPr="00E371DA">
        <w:fldChar w:fldCharType="begin">
          <w:fldData xml:space="preserve">PEVuZE5vdGU+PENpdGU+PEF1dGhvcj5SYWphc2VrZXJhbjwvQXV0aG9yPjxZZWFyPjIwMTY8L1ll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</w:fldData>
        </w:fldChar>
      </w:r>
      <w:r w:rsidR="00FB4C9B">
        <w:instrText xml:space="preserve"> ADDIN EN.CITE </w:instrText>
      </w:r>
      <w:r w:rsidR="00FB4C9B">
        <w:fldChar w:fldCharType="begin">
          <w:fldData xml:space="preserve">PEVuZE5vdGU+PENpdGU+PEF1dGhvcj5SYWphc2VrZXJhbjwvQXV0aG9yPjxZZWFyPjIwMTY8L1ll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</w:fldData>
        </w:fldChar>
      </w:r>
      <w:r w:rsidR="00FB4C9B">
        <w:instrText xml:space="preserve"> ADDIN EN.CITE.DATA </w:instrText>
      </w:r>
      <w:r w:rsidR="00FB4C9B">
        <w:fldChar w:fldCharType="end"/>
      </w:r>
      <w:r w:rsidRPr="00E371DA">
        <w:fldChar w:fldCharType="separate"/>
      </w:r>
      <w:r w:rsidR="00FB4C9B">
        <w:rPr>
          <w:noProof/>
        </w:rPr>
        <w:t>[67]</w:t>
      </w:r>
      <w:r w:rsidRPr="00E371DA">
        <w:fldChar w:fldCharType="end"/>
      </w:r>
      <w:r w:rsidR="00EA6672">
        <w:t>.</w:t>
      </w:r>
      <w:r w:rsidRPr="00E371DA">
        <w:t xml:space="preserve"> Ongoing trials designed to examine the mechanisms of natriuretic-diuretic effects of SGLT2 inhibition in patients with normal and impaired renal function will provide some insight into this (NCT03152084).</w:t>
      </w:r>
    </w:p>
    <w:p w:rsidR="00EA6672" w:rsidRPr="00E371DA" w:rsidRDefault="00EA6672" w:rsidP="00E371DA">
      <w:pPr>
        <w:spacing w:after="0" w:line="360" w:lineRule="auto"/>
        <w:rPr>
          <w:b/>
        </w:rPr>
      </w:pPr>
    </w:p>
    <w:p w:rsidR="00E371DA" w:rsidRDefault="00E371DA" w:rsidP="00E371DA">
      <w:pPr>
        <w:spacing w:after="0" w:line="360" w:lineRule="auto"/>
      </w:pPr>
      <w:r w:rsidRPr="00E371DA">
        <w:t xml:space="preserve">It </w:t>
      </w:r>
      <w:proofErr w:type="gramStart"/>
      <w:r w:rsidRPr="00E371DA">
        <w:t>is generally accepted</w:t>
      </w:r>
      <w:proofErr w:type="gramEnd"/>
      <w:r w:rsidRPr="00E371DA">
        <w:t xml:space="preserve"> that abnormal renal sodium handling is one of the key mechanisms leading to hypertension and volume overload in individuals who are overweight or with T2DM. More recently, skin sodium content has been closely associated with left ventricular mass and systolic blood pressure</w:t>
      </w:r>
      <w:r w:rsidR="00072058">
        <w:t xml:space="preserve"> </w:t>
      </w:r>
      <w:r w:rsidRPr="00E371DA">
        <w:fldChar w:fldCharType="begin">
          <w:fldData xml:space="preserve">PEVuZE5vdGU+PENpdGU+PEF1dGhvcj5TY2huZWlkZXI8L0F1dGhvcj48WWVhcj4yMDE3PC9ZZWFy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</w:fldData>
        </w:fldChar>
      </w:r>
      <w:r w:rsidR="00FB4C9B">
        <w:instrText xml:space="preserve"> ADDIN EN.CITE </w:instrText>
      </w:r>
      <w:r w:rsidR="00FB4C9B">
        <w:fldChar w:fldCharType="begin">
          <w:fldData xml:space="preserve">PEVuZE5vdGU+PENpdGU+PEF1dGhvcj5TY2huZWlkZXI8L0F1dGhvcj48WWVhcj4yMDE3PC9ZZWFy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</w:fldData>
        </w:fldChar>
      </w:r>
      <w:r w:rsidR="00FB4C9B">
        <w:instrText xml:space="preserve"> ADDIN EN.CITE.DATA </w:instrText>
      </w:r>
      <w:r w:rsidR="00FB4C9B">
        <w:fldChar w:fldCharType="end"/>
      </w:r>
      <w:r w:rsidRPr="00E371DA">
        <w:fldChar w:fldCharType="separate"/>
      </w:r>
      <w:r w:rsidR="00FB4C9B">
        <w:rPr>
          <w:noProof/>
        </w:rPr>
        <w:t>[63, 68]</w:t>
      </w:r>
      <w:r w:rsidRPr="00E371DA">
        <w:fldChar w:fldCharType="end"/>
      </w:r>
      <w:r w:rsidRPr="00E371DA">
        <w:t xml:space="preserve"> with </w:t>
      </w:r>
      <w:r w:rsidRPr="00E371DA">
        <w:rPr>
          <w:vertAlign w:val="superscript"/>
        </w:rPr>
        <w:t>23</w:t>
      </w:r>
      <w:r w:rsidRPr="00E371DA">
        <w:t xml:space="preserve">Na-magnetic resonance imaging studies suggest that the skin may act as a buffer for excessive sodium intake. </w:t>
      </w:r>
      <w:r w:rsidRPr="00E371DA">
        <w:fldChar w:fldCharType="begin">
          <w:fldData xml:space="preserve">PEVuZE5vdGU+PENpdGU+PEF1dGhvcj5EZWtrZXJzPC9BdXRob3I+PFllYXI+MjAxODwvWWVhcj48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</w:fldData>
        </w:fldChar>
      </w:r>
      <w:r w:rsidR="00FB4C9B">
        <w:instrText xml:space="preserve"> ADDIN EN.CITE </w:instrText>
      </w:r>
      <w:r w:rsidR="00FB4C9B">
        <w:fldChar w:fldCharType="begin">
          <w:fldData xml:space="preserve">PEVuZE5vdGU+PENpdGU+PEF1dGhvcj5EZWtrZXJzPC9BdXRob3I+PFllYXI+MjAxODwvWWVhcj48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</w:fldData>
        </w:fldChar>
      </w:r>
      <w:r w:rsidR="00FB4C9B">
        <w:instrText xml:space="preserve"> ADDIN EN.CITE.DATA </w:instrText>
      </w:r>
      <w:r w:rsidR="00FB4C9B">
        <w:fldChar w:fldCharType="end"/>
      </w:r>
      <w:r w:rsidRPr="00E371DA">
        <w:fldChar w:fldCharType="separate"/>
      </w:r>
      <w:r w:rsidR="00FB4C9B">
        <w:rPr>
          <w:noProof/>
        </w:rPr>
        <w:t>[63]</w:t>
      </w:r>
      <w:r w:rsidRPr="00E371DA">
        <w:fldChar w:fldCharType="end"/>
      </w:r>
      <w:r w:rsidRPr="00E371DA">
        <w:t xml:space="preserve"> Treatment with dapagliflozin </w:t>
      </w:r>
      <w:proofErr w:type="gramStart"/>
      <w:r w:rsidR="00EA6672">
        <w:t>was shown</w:t>
      </w:r>
      <w:proofErr w:type="gramEnd"/>
      <w:r w:rsidR="00EA6672">
        <w:t xml:space="preserve"> to </w:t>
      </w:r>
      <w:r w:rsidRPr="00E371DA">
        <w:t>decrease the sodium content of th</w:t>
      </w:r>
      <w:r w:rsidR="00EA6672">
        <w:t>e skin by 5.8% in one study</w:t>
      </w:r>
      <w:r w:rsidR="00072058">
        <w:t xml:space="preserve"> </w:t>
      </w:r>
      <w:r w:rsidRPr="00E371DA">
        <w:fldChar w:fldCharType="begin">
          <w:fldData xml:space="preserve">PEVuZE5vdGU+PENpdGU+PEF1dGhvcj5LYXJnPC9BdXRob3I+PFllYXI+MjAxODwvWWVhcj48UmVj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</w:fldData>
        </w:fldChar>
      </w:r>
      <w:r w:rsidR="00FB4C9B">
        <w:instrText xml:space="preserve"> ADDIN EN.CITE </w:instrText>
      </w:r>
      <w:r w:rsidR="00FB4C9B">
        <w:fldChar w:fldCharType="begin">
          <w:fldData xml:space="preserve">PEVuZE5vdGU+PENpdGU+PEF1dGhvcj5LYXJnPC9BdXRob3I+PFllYXI+MjAxODwvWWVhcj48UmVj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</w:fldData>
        </w:fldChar>
      </w:r>
      <w:r w:rsidR="00FB4C9B">
        <w:instrText xml:space="preserve"> ADDIN EN.CITE.DATA </w:instrText>
      </w:r>
      <w:r w:rsidR="00FB4C9B">
        <w:fldChar w:fldCharType="end"/>
      </w:r>
      <w:r w:rsidRPr="00E371DA">
        <w:fldChar w:fldCharType="separate"/>
      </w:r>
      <w:r w:rsidR="00FB4C9B">
        <w:rPr>
          <w:noProof/>
        </w:rPr>
        <w:t>[69]</w:t>
      </w:r>
      <w:r w:rsidRPr="00E371DA">
        <w:fldChar w:fldCharType="end"/>
      </w:r>
      <w:r w:rsidR="00072058">
        <w:t>.</w:t>
      </w:r>
      <w:r w:rsidRPr="00E371DA">
        <w:t xml:space="preserve"> The precise importance of the apparent association between skin sodium content and cardio-metabolic risk is unclear. It is possible that skin sodium content merely reflects sodium content within the extracellular space and renal sodium excretion without playing any direct role itself. It is also possible however, that skin sodium participates actively in cardio-metabolic risk through </w:t>
      </w:r>
      <w:proofErr w:type="gramStart"/>
      <w:r w:rsidRPr="00E371DA">
        <w:t>mechanisms that are currently unknown</w:t>
      </w:r>
      <w:proofErr w:type="gramEnd"/>
      <w:r w:rsidRPr="00E371DA">
        <w:t>.</w:t>
      </w:r>
    </w:p>
    <w:p w:rsidR="006D49BD" w:rsidRPr="00E371DA" w:rsidRDefault="006D49BD" w:rsidP="00E371DA">
      <w:pPr>
        <w:spacing w:after="0" w:line="360" w:lineRule="auto"/>
      </w:pPr>
    </w:p>
    <w:p w:rsidR="00E371DA" w:rsidRDefault="00E371DA" w:rsidP="00E371DA">
      <w:pPr>
        <w:spacing w:after="0" w:line="360" w:lineRule="auto"/>
      </w:pPr>
      <w:r w:rsidRPr="00E371DA">
        <w:t>The diuretic effects of SGLT</w:t>
      </w:r>
      <w:r w:rsidR="00072058">
        <w:t xml:space="preserve"> </w:t>
      </w:r>
      <w:r w:rsidRPr="00E371DA">
        <w:t>i</w:t>
      </w:r>
      <w:r w:rsidR="00072058">
        <w:t>nhibition</w:t>
      </w:r>
      <w:r w:rsidRPr="00E371DA">
        <w:t xml:space="preserve"> </w:t>
      </w:r>
      <w:proofErr w:type="gramStart"/>
      <w:r w:rsidRPr="00E371DA">
        <w:t>are also thought</w:t>
      </w:r>
      <w:proofErr w:type="gramEnd"/>
      <w:r w:rsidRPr="00E371DA">
        <w:t xml:space="preserve"> to improve arterial stiffne</w:t>
      </w:r>
      <w:r w:rsidR="006D49BD">
        <w:t>ss</w:t>
      </w:r>
      <w:r w:rsidR="00072058">
        <w:t>,</w:t>
      </w:r>
      <w:r w:rsidR="006D49BD">
        <w:t xml:space="preserve"> which is a key risk marker for</w:t>
      </w:r>
      <w:r w:rsidRPr="00E371DA">
        <w:t xml:space="preserve"> cardiovascular events, heart failure and mort</w:t>
      </w:r>
      <w:r w:rsidR="007B2080">
        <w:t xml:space="preserve">ality, particularly in diabetes </w:t>
      </w:r>
      <w:r w:rsidRPr="00E371DA">
        <w:fldChar w:fldCharType="begin">
          <w:fldData xml:space="preserve">PEVuZE5vdGU+PENpdGU+PEF1dGhvcj5WbGFjaG9wb3Vsb3M8L0F1dGhvcj48WWVhcj4yMDEwPC9Z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E9mIFRoZSBBbWVyaWNhbiBDb2xsZWdlIE9mIENhcmRpb2xvZ3k8L2Z1bGwtdGl0bGU+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</w:fldData>
        </w:fldChar>
      </w:r>
      <w:r w:rsidR="00FB4C9B">
        <w:instrText xml:space="preserve"> ADDIN EN.CITE </w:instrText>
      </w:r>
      <w:r w:rsidR="00FB4C9B">
        <w:fldChar w:fldCharType="begin">
          <w:fldData xml:space="preserve">PEVuZE5vdGU+PENpdGU+PEF1dGhvcj5WbGFjaG9wb3Vsb3M8L0F1dGhvcj48WWVhcj4yMDEwPC9Z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E9mIFRoZSBBbWVyaWNhbiBDb2xsZWdlIE9mIENhcmRpb2xvZ3k8L2Z1bGwtdGl0bGU+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</w:fldData>
        </w:fldChar>
      </w:r>
      <w:r w:rsidR="00FB4C9B">
        <w:instrText xml:space="preserve"> ADDIN EN.CITE.DATA </w:instrText>
      </w:r>
      <w:r w:rsidR="00FB4C9B">
        <w:fldChar w:fldCharType="end"/>
      </w:r>
      <w:r w:rsidRPr="00E371DA">
        <w:fldChar w:fldCharType="separate"/>
      </w:r>
      <w:r w:rsidR="00FB4C9B">
        <w:rPr>
          <w:noProof/>
        </w:rPr>
        <w:t>[70, 71]</w:t>
      </w:r>
      <w:r w:rsidRPr="00E371DA">
        <w:fldChar w:fldCharType="end"/>
      </w:r>
      <w:r w:rsidR="007B2080">
        <w:t>.</w:t>
      </w:r>
      <w:r w:rsidRPr="00E371DA">
        <w:t xml:space="preserve"> The typical abnormalities that are seen in individuals with diabetes such as hyperglycaemia, increased fatty acids and insulin resistance can lead to changes in nitric oxide, </w:t>
      </w:r>
      <w:r w:rsidR="00072058">
        <w:t xml:space="preserve">the </w:t>
      </w:r>
      <w:r w:rsidRPr="00E371DA">
        <w:t>renin-angiotensin-aldosterone system and sympathetic system activity leading to hypertension and arterial stiffness</w:t>
      </w:r>
      <w:r w:rsidR="00072058">
        <w:t xml:space="preserve"> </w:t>
      </w:r>
      <w:r w:rsidRPr="00E371DA">
        <w:fldChar w:fldCharType="begin"/>
      </w:r>
      <w:r w:rsidR="00FB4C9B">
        <w:instrText xml:space="preserve"> ADDIN EN.CITE &lt;EndNote&gt;&lt;Cite&gt;&lt;Author&gt;Cherney&lt;/Author&gt;&lt;Year&gt;2014&lt;/Year&gt;&lt;RecNum&gt;9121&lt;/RecNum&gt;&lt;DisplayText&gt;[72]&lt;/DisplayText&gt;&lt;record&gt;&lt;rec-number&gt;9121&lt;/rec-number&gt;&lt;foreign-keys&gt;&lt;key app="EN" db-id="9fxzeff5re22rmedez65eavdrewz0s0exw5z" timestamp="1543483400"&gt;9121&lt;/key&gt;&lt;/foreign-keys&gt;&lt;ref-type name="Journal Article"&gt;17&lt;/ref-type&gt;&lt;contributors&gt;&lt;authors&gt;&lt;author&gt;Cherney, David Zi&lt;/author&gt;&lt;author&gt;Perkins, Bruce A.&lt;/author&gt;&lt;author&gt;Soleymanlou, Nima&lt;/author&gt;&lt;author&gt;Har, Ronnie&lt;/author&gt;&lt;author&gt;Fagan, Nora&lt;/author&gt;&lt;author&gt;Johansen, Odd Erik&lt;/author&gt;&lt;author&gt;Woerle, Hans-Juergen&lt;/author&gt;&lt;author&gt;von Eynatten, Maximilian&lt;/author&gt;&lt;author&gt;Broedl, Uli C.&lt;/author&gt;&lt;/authors&gt;&lt;/contributors&gt;&lt;titles&gt;&lt;title&gt;The effect of empagliflozin on arterial stiffness and heart rate variability in subjects with uncomplicated type 1 diabetes mellitus&lt;/title&gt;&lt;secondary-title&gt;Cardiovascular diabetology&lt;/secondary-title&gt;&lt;/titles&gt;&lt;periodical&gt;&lt;full-title&gt;Cardiovascular Diabetology&lt;/full-title&gt;&lt;/periodical&gt;&lt;pages&gt;28-28&lt;/pages&gt;&lt;volume&gt;13&lt;/volume&gt;&lt;dates&gt;&lt;year&gt;2014&lt;/year&gt;&lt;/dates&gt;&lt;publisher&gt;BioMed Central&lt;/publisher&gt;&lt;isbn&gt;1475-2840&lt;/isbn&gt;&lt;accession-num&gt;24475922&lt;/accession-num&gt;&lt;urls&gt;&lt;related-urls&gt;&lt;url&gt;https://www.ncbi.nlm.nih.gov/pubmed/24475922&lt;/url&gt;&lt;url&gt;https://www.ncbi.nlm.nih.gov/pmc/PMC3915232/&lt;/url&gt;&lt;/related-urls&gt;&lt;/urls&gt;&lt;electronic-resource-num&gt;10.1186/1475-2840-13-28&lt;/electronic-resource-num&gt;&lt;remote-database-name&gt;PubMed&lt;/remote-database-name&gt;&lt;/record&gt;&lt;/Cite&gt;&lt;/EndNote&gt;</w:instrText>
      </w:r>
      <w:r w:rsidRPr="00E371DA">
        <w:fldChar w:fldCharType="separate"/>
      </w:r>
      <w:r w:rsidR="00FB4C9B">
        <w:rPr>
          <w:noProof/>
        </w:rPr>
        <w:t>[72]</w:t>
      </w:r>
      <w:r w:rsidRPr="00E371DA">
        <w:fldChar w:fldCharType="end"/>
      </w:r>
      <w:r w:rsidR="00072058">
        <w:t>.</w:t>
      </w:r>
      <w:r w:rsidRPr="00E371DA">
        <w:t xml:space="preserve"> </w:t>
      </w:r>
      <w:r w:rsidR="00072058">
        <w:t xml:space="preserve"> </w:t>
      </w:r>
      <w:r w:rsidRPr="00E371DA">
        <w:t xml:space="preserve">In patients with type 1 diabetes, empagliflozin reduced arterial stiffness measured by aortic pulse wave velocity, but the results could not be explained by any of the typical metabolic characteristics </w:t>
      </w:r>
      <w:r w:rsidR="00072058">
        <w:t xml:space="preserve">associated </w:t>
      </w:r>
      <w:r w:rsidRPr="00E371DA">
        <w:t>with arterial stiffness</w:t>
      </w:r>
      <w:r w:rsidR="00072058">
        <w:t xml:space="preserve"> </w:t>
      </w:r>
      <w:r w:rsidRPr="00E371DA">
        <w:fldChar w:fldCharType="begin"/>
      </w:r>
      <w:r w:rsidR="00FB4C9B">
        <w:instrText xml:space="preserve"> ADDIN EN.CITE &lt;EndNote&gt;&lt;Cite&gt;&lt;Author&gt;Cherney&lt;/Author&gt;&lt;Year&gt;2014&lt;/Year&gt;&lt;RecNum&gt;9121&lt;/RecNum&gt;&lt;DisplayText&gt;[72]&lt;/DisplayText&gt;&lt;record&gt;&lt;rec-number&gt;9121&lt;/rec-number&gt;&lt;foreign-keys&gt;&lt;key app="EN" db-id="9fxzeff5re22rmedez65eavdrewz0s0exw5z" timestamp="1543483400"&gt;9121&lt;/key&gt;&lt;/foreign-keys&gt;&lt;ref-type name="Journal Article"&gt;17&lt;/ref-type&gt;&lt;contributors&gt;&lt;authors&gt;&lt;author&gt;Cherney, David Zi&lt;/author&gt;&lt;author&gt;Perkins, Bruce A.&lt;/author&gt;&lt;author&gt;Soleymanlou, Nima&lt;/author&gt;&lt;author&gt;Har, Ronnie&lt;/author&gt;&lt;author&gt;Fagan, Nora&lt;/author&gt;&lt;author&gt;Johansen, Odd Erik&lt;/author&gt;&lt;author&gt;Woerle, Hans-Juergen&lt;/author&gt;&lt;author&gt;von Eynatten, Maximilian&lt;/author&gt;&lt;author&gt;Broedl, Uli C.&lt;/author&gt;&lt;/authors&gt;&lt;/contributors&gt;&lt;titles&gt;&lt;title&gt;The effect of empagliflozin on arterial stiffness and heart rate variability in subjects with uncomplicated type 1 diabetes mellitus&lt;/title&gt;&lt;secondary-title&gt;Cardiovascular diabetology&lt;/secondary-title&gt;&lt;/titles&gt;&lt;periodical&gt;&lt;full-title&gt;Cardiovascular Diabetology&lt;/full-title&gt;&lt;/periodical&gt;&lt;pages&gt;28-28&lt;/pages&gt;&lt;volume&gt;13&lt;/volume&gt;&lt;dates&gt;&lt;year&gt;2014&lt;/year&gt;&lt;/dates&gt;&lt;publisher&gt;BioMed Central&lt;/publisher&gt;&lt;isbn&gt;1475-2840&lt;/isbn&gt;&lt;accession-num&gt;24475922&lt;/accession-num&gt;&lt;urls&gt;&lt;related-urls&gt;&lt;url&gt;https://www.ncbi.nlm.nih.gov/pubmed/24475922&lt;/url&gt;&lt;url&gt;https://www.ncbi.nlm.nih.gov/pmc/PMC3915232/&lt;/url&gt;&lt;/related-urls&gt;&lt;/urls&gt;&lt;electronic-resource-num&gt;10.1186/1475-2840-13-28&lt;/electronic-resource-num&gt;&lt;remote-database-name&gt;PubMed&lt;/remote-database-name&gt;&lt;/record&gt;&lt;/Cite&gt;&lt;/EndNote&gt;</w:instrText>
      </w:r>
      <w:r w:rsidRPr="00E371DA">
        <w:fldChar w:fldCharType="separate"/>
      </w:r>
      <w:r w:rsidR="00FB4C9B">
        <w:rPr>
          <w:noProof/>
        </w:rPr>
        <w:t>[72]</w:t>
      </w:r>
      <w:r w:rsidRPr="00E371DA">
        <w:fldChar w:fldCharType="end"/>
      </w:r>
      <w:r w:rsidR="00072058">
        <w:t>.  Postulated mechanisms explaining</w:t>
      </w:r>
      <w:r w:rsidRPr="00E371DA">
        <w:t xml:space="preserve"> reduced arterial stiffne</w:t>
      </w:r>
      <w:r w:rsidR="006D49BD">
        <w:t>ss after treatment with a SGLT2</w:t>
      </w:r>
      <w:r w:rsidRPr="00E371DA">
        <w:t xml:space="preserve">i include improved glycaemic control, weight loss and the direct effects on vascular smooth muscle relaxation after induction of a negative sodium balance. This improvement in arterial stiffness, coupled with an overall reduction in plasma volume </w:t>
      </w:r>
      <w:r w:rsidRPr="00E371DA">
        <w:lastRenderedPageBreak/>
        <w:t>secondary to natriuretic and diuretic effects, currently represent two of the leading theories</w:t>
      </w:r>
      <w:r w:rsidR="006D49BD">
        <w:t xml:space="preserve"> to explain the</w:t>
      </w:r>
      <w:r w:rsidRPr="00E371DA">
        <w:t xml:space="preserve"> cardio-metabolic </w:t>
      </w:r>
      <w:r w:rsidR="006D49BD">
        <w:t xml:space="preserve">benefits of </w:t>
      </w:r>
      <w:r w:rsidRPr="00E371DA">
        <w:t>SGLT2i.</w:t>
      </w:r>
    </w:p>
    <w:p w:rsidR="00EA6672" w:rsidRPr="00E371DA" w:rsidRDefault="00EA6672" w:rsidP="00E371DA">
      <w:pPr>
        <w:spacing w:after="0" w:line="360" w:lineRule="auto"/>
      </w:pPr>
    </w:p>
    <w:p w:rsidR="00E371DA" w:rsidRPr="00E371DA" w:rsidRDefault="00E371DA" w:rsidP="00072058">
      <w:pPr>
        <w:spacing w:after="0" w:line="360" w:lineRule="auto"/>
        <w:rPr>
          <w:lang w:val="en"/>
        </w:rPr>
      </w:pPr>
      <w:proofErr w:type="spellStart"/>
      <w:r w:rsidRPr="00E371DA">
        <w:rPr>
          <w:b/>
        </w:rPr>
        <w:t>Renoprotective</w:t>
      </w:r>
      <w:proofErr w:type="spellEnd"/>
      <w:r w:rsidRPr="00E371DA">
        <w:rPr>
          <w:b/>
        </w:rPr>
        <w:t xml:space="preserve"> Pathways</w:t>
      </w:r>
      <w:r w:rsidRPr="00E371DA">
        <w:rPr>
          <w:lang w:val="en"/>
        </w:rPr>
        <w:t xml:space="preserve"> </w:t>
      </w:r>
    </w:p>
    <w:p w:rsidR="00B54077" w:rsidRDefault="00E371DA" w:rsidP="00E371DA">
      <w:pPr>
        <w:spacing w:after="0" w:line="360" w:lineRule="auto"/>
      </w:pPr>
      <w:r w:rsidRPr="00E371DA">
        <w:rPr>
          <w:lang w:val="en"/>
        </w:rPr>
        <w:t xml:space="preserve">In patients with T2DM, SGLT2 inhibition is consistently associated with an acute, dose-dependent reduction in estimated glomerular filtration rate by ~5 </w:t>
      </w:r>
      <w:proofErr w:type="spellStart"/>
      <w:r w:rsidRPr="00E371DA">
        <w:rPr>
          <w:lang w:val="en"/>
        </w:rPr>
        <w:t>mL·min</w:t>
      </w:r>
      <w:proofErr w:type="spellEnd"/>
      <w:r w:rsidRPr="00E371DA">
        <w:rPr>
          <w:vertAlign w:val="superscript"/>
          <w:lang w:val="en"/>
        </w:rPr>
        <w:t>–1</w:t>
      </w:r>
      <w:r w:rsidRPr="00E371DA">
        <w:rPr>
          <w:lang w:val="en"/>
        </w:rPr>
        <w:t>·1.73 m</w:t>
      </w:r>
      <w:r w:rsidRPr="00E371DA">
        <w:rPr>
          <w:vertAlign w:val="superscript"/>
          <w:lang w:val="en"/>
        </w:rPr>
        <w:t>–2</w:t>
      </w:r>
      <w:r w:rsidRPr="00E371DA">
        <w:rPr>
          <w:lang w:val="en"/>
        </w:rPr>
        <w:t xml:space="preserve"> and ~30% </w:t>
      </w:r>
      <w:r w:rsidR="007B2080">
        <w:rPr>
          <w:lang w:val="en"/>
        </w:rPr>
        <w:t xml:space="preserve">to 40% reduction in albuminuria </w:t>
      </w:r>
      <w:r w:rsidRPr="00E371DA">
        <w:rPr>
          <w:lang w:val="en"/>
        </w:rPr>
        <w:fldChar w:fldCharType="begin">
          <w:fldData xml:space="preserve">PEVuZE5vdGU+PENpdGU+PEF1dGhvcj5IZWVyc3Bpbms8L0F1dGhvcj48WWVhcj4yMDE2PC9ZZWFy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NzUyLTcyPC9w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</w:fldData>
        </w:fldChar>
      </w:r>
      <w:r w:rsidR="00FB4C9B">
        <w:rPr>
          <w:lang w:val="en"/>
        </w:rPr>
        <w:instrText xml:space="preserve"> ADDIN EN.CITE </w:instrText>
      </w:r>
      <w:r w:rsidR="00FB4C9B">
        <w:rPr>
          <w:lang w:val="en"/>
        </w:rPr>
        <w:fldChar w:fldCharType="begin">
          <w:fldData xml:space="preserve">PEVuZE5vdGU+PENpdGU+PEF1dGhvcj5IZWVyc3Bpbms8L0F1dGhvcj48WWVhcj4yMDE2PC9ZZWFy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NzUyLTcyPC9w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73]</w:t>
      </w:r>
      <w:r w:rsidRPr="00E371DA">
        <w:fldChar w:fldCharType="end"/>
      </w:r>
      <w:r w:rsidR="007B2080">
        <w:t>.</w:t>
      </w:r>
      <w:r w:rsidRPr="00E371DA">
        <w:rPr>
          <w:lang w:val="en"/>
        </w:rPr>
        <w:t xml:space="preserve"> </w:t>
      </w:r>
      <w:proofErr w:type="spellStart"/>
      <w:r w:rsidRPr="00E371DA">
        <w:rPr>
          <w:lang w:val="en"/>
        </w:rPr>
        <w:t>Hyperfiltration</w:t>
      </w:r>
      <w:proofErr w:type="spellEnd"/>
      <w:r w:rsidRPr="00E371DA">
        <w:rPr>
          <w:lang w:val="en"/>
        </w:rPr>
        <w:t xml:space="preserve"> and the </w:t>
      </w:r>
      <w:proofErr w:type="spellStart"/>
      <w:r w:rsidRPr="00E371DA">
        <w:rPr>
          <w:lang w:val="en"/>
        </w:rPr>
        <w:t>intrarenal</w:t>
      </w:r>
      <w:proofErr w:type="spellEnd"/>
      <w:r w:rsidRPr="00E371DA">
        <w:rPr>
          <w:lang w:val="en"/>
        </w:rPr>
        <w:t xml:space="preserve"> </w:t>
      </w:r>
      <w:proofErr w:type="spellStart"/>
      <w:r w:rsidRPr="00E371DA">
        <w:rPr>
          <w:lang w:val="en"/>
        </w:rPr>
        <w:t>haemodynamic</w:t>
      </w:r>
      <w:proofErr w:type="spellEnd"/>
      <w:r w:rsidRPr="00E371DA">
        <w:rPr>
          <w:lang w:val="en"/>
        </w:rPr>
        <w:t xml:space="preserve"> changes responsible for the </w:t>
      </w:r>
      <w:proofErr w:type="spellStart"/>
      <w:r w:rsidRPr="00E371DA">
        <w:rPr>
          <w:lang w:val="en"/>
        </w:rPr>
        <w:t>hyperfiltration</w:t>
      </w:r>
      <w:proofErr w:type="spellEnd"/>
      <w:r w:rsidRPr="00E371DA">
        <w:rPr>
          <w:lang w:val="en"/>
        </w:rPr>
        <w:t xml:space="preserve"> play a central role in the development of chronic kidney disease, particul</w:t>
      </w:r>
      <w:r w:rsidR="007B2080">
        <w:rPr>
          <w:lang w:val="en"/>
        </w:rPr>
        <w:t xml:space="preserve">arly in diabetes and/or obesity </w:t>
      </w:r>
      <w:r w:rsidRPr="00E371DA">
        <w:rPr>
          <w:lang w:val="en"/>
        </w:rPr>
        <w:fldChar w:fldCharType="begin">
          <w:fldData xml:space="preserve">PEVuZE5vdGU+PENpdGU+PEF1dGhvcj5WYWxsb248L0F1dGhvcj48WWVhcj4xOTk5PC9ZZWFyPjxS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NTY5LTc2PC9wYWdlcz48dm9sdW1lPjEwPC92b2x1bWU+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=
</w:fldData>
        </w:fldChar>
      </w:r>
      <w:r w:rsidR="00FB4C9B">
        <w:rPr>
          <w:lang w:val="en"/>
        </w:rPr>
        <w:instrText xml:space="preserve"> ADDIN EN.CITE </w:instrText>
      </w:r>
      <w:r w:rsidR="00FB4C9B">
        <w:rPr>
          <w:lang w:val="en"/>
        </w:rPr>
        <w:fldChar w:fldCharType="begin">
          <w:fldData xml:space="preserve">PEVuZE5vdGU+PENpdGU+PEF1dGhvcj5WYWxsb248L0F1dGhvcj48WWVhcj4xOTk5PC9ZZWFyPjxS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NTY5LTc2PC9wYWdlcz48dm9sdW1lPjEwPC92b2x1bWU+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=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74]</w:t>
      </w:r>
      <w:r w:rsidRPr="00E371DA">
        <w:fldChar w:fldCharType="end"/>
      </w:r>
      <w:r w:rsidR="007B2080">
        <w:t>.</w:t>
      </w:r>
      <w:r w:rsidRPr="00E371DA">
        <w:rPr>
          <w:lang w:val="en"/>
        </w:rPr>
        <w:t xml:space="preserve"> Inhibition of sodium reabsorption, through SGLT2 inhibition, leads to increased delivery of sodium to the macula </w:t>
      </w:r>
      <w:proofErr w:type="spellStart"/>
      <w:r w:rsidRPr="00E371DA">
        <w:rPr>
          <w:lang w:val="en"/>
        </w:rPr>
        <w:t>densa</w:t>
      </w:r>
      <w:proofErr w:type="spellEnd"/>
      <w:r w:rsidR="007B2080">
        <w:rPr>
          <w:lang w:val="en"/>
        </w:rPr>
        <w:t>,</w:t>
      </w:r>
      <w:r w:rsidRPr="00E371DA">
        <w:rPr>
          <w:lang w:val="en"/>
        </w:rPr>
        <w:t xml:space="preserve"> which stimulates </w:t>
      </w:r>
      <w:proofErr w:type="spellStart"/>
      <w:r w:rsidRPr="00E371DA">
        <w:rPr>
          <w:lang w:val="en"/>
        </w:rPr>
        <w:t>tubuloglomerular</w:t>
      </w:r>
      <w:proofErr w:type="spellEnd"/>
      <w:r w:rsidRPr="00E371DA">
        <w:rPr>
          <w:lang w:val="en"/>
        </w:rPr>
        <w:t xml:space="preserve"> feedback and afferent arterial vasoconstriction and reduces glomerular </w:t>
      </w:r>
      <w:proofErr w:type="spellStart"/>
      <w:r w:rsidRPr="00E371DA">
        <w:rPr>
          <w:lang w:val="en"/>
        </w:rPr>
        <w:t>hyperfiltration</w:t>
      </w:r>
      <w:proofErr w:type="spellEnd"/>
      <w:r w:rsidRPr="00E371DA">
        <w:rPr>
          <w:lang w:val="en"/>
        </w:rPr>
        <w:t>. This is in contrast to the efferent vasodilation observed with renin-angiotensin-aldosterone system (RAAS) inhibition. SGLT2</w:t>
      </w:r>
      <w:r w:rsidR="00072058">
        <w:rPr>
          <w:lang w:val="en"/>
        </w:rPr>
        <w:t xml:space="preserve"> </w:t>
      </w:r>
      <w:r w:rsidRPr="00E371DA">
        <w:rPr>
          <w:lang w:val="en"/>
        </w:rPr>
        <w:t>i</w:t>
      </w:r>
      <w:r w:rsidR="00072058">
        <w:rPr>
          <w:lang w:val="en"/>
        </w:rPr>
        <w:t>nhibition</w:t>
      </w:r>
      <w:r w:rsidRPr="00E371DA">
        <w:rPr>
          <w:lang w:val="en"/>
        </w:rPr>
        <w:t xml:space="preserve"> leads to </w:t>
      </w:r>
      <w:proofErr w:type="spellStart"/>
      <w:r w:rsidRPr="00E371DA">
        <w:rPr>
          <w:lang w:val="en"/>
        </w:rPr>
        <w:t>haemodynamic</w:t>
      </w:r>
      <w:proofErr w:type="spellEnd"/>
      <w:r w:rsidRPr="00E371DA">
        <w:rPr>
          <w:lang w:val="en"/>
        </w:rPr>
        <w:t xml:space="preserve"> changes clinically manifested as an acute reduction in estimated glomerular filtration rate (eGFR) and albuminuria, despite an increase in plasma</w:t>
      </w:r>
      <w:r w:rsidR="00B54077">
        <w:rPr>
          <w:lang w:val="en"/>
        </w:rPr>
        <w:t xml:space="preserve"> aldosterone and angiotensin II </w:t>
      </w:r>
      <w:r w:rsidRPr="00E371DA">
        <w:rPr>
          <w:lang w:val="en"/>
        </w:rPr>
        <w:fldChar w:fldCharType="begin">
          <w:fldData xml:space="preserve">PEVuZE5vdGU+PENpdGU+PEF1dGhvcj5DaGVybmV5PC9BdXRob3I+PFllYXI+MjAxNDwvWWVhcj48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</w:fldData>
        </w:fldChar>
      </w:r>
      <w:r w:rsidR="00FB4C9B">
        <w:rPr>
          <w:lang w:val="en"/>
        </w:rPr>
        <w:instrText xml:space="preserve"> ADDIN EN.CITE </w:instrText>
      </w:r>
      <w:r w:rsidR="00FB4C9B">
        <w:rPr>
          <w:lang w:val="en"/>
        </w:rPr>
        <w:fldChar w:fldCharType="begin">
          <w:fldData xml:space="preserve">PEVuZE5vdGU+PENpdGU+PEF1dGhvcj5DaGVybmV5PC9BdXRob3I+PFllYXI+MjAxNDwvWWVhcj48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75]</w:t>
      </w:r>
      <w:r w:rsidRPr="00E371DA">
        <w:fldChar w:fldCharType="end"/>
      </w:r>
      <w:r w:rsidR="00B54077">
        <w:t>.</w:t>
      </w:r>
      <w:r w:rsidRPr="00E371DA">
        <w:rPr>
          <w:lang w:val="en"/>
        </w:rPr>
        <w:t xml:space="preserve"> Activation of the RAAS is </w:t>
      </w:r>
      <w:proofErr w:type="gramStart"/>
      <w:r w:rsidRPr="00E371DA">
        <w:rPr>
          <w:lang w:val="en"/>
        </w:rPr>
        <w:t>highly supportive</w:t>
      </w:r>
      <w:proofErr w:type="gramEnd"/>
      <w:r w:rsidRPr="00E371DA">
        <w:rPr>
          <w:lang w:val="en"/>
        </w:rPr>
        <w:t xml:space="preserve"> of a reduced plasma volume in response to SGLT2i. The eGFR decline with SGLT2i is completely reversible af</w:t>
      </w:r>
      <w:r w:rsidR="00B54077">
        <w:rPr>
          <w:lang w:val="en"/>
        </w:rPr>
        <w:t>ter drug discontinuation and independent of</w:t>
      </w:r>
      <w:r w:rsidRPr="00E371DA">
        <w:rPr>
          <w:lang w:val="en"/>
        </w:rPr>
        <w:t xml:space="preserve"> the ch</w:t>
      </w:r>
      <w:r w:rsidR="00B54077">
        <w:rPr>
          <w:lang w:val="en"/>
        </w:rPr>
        <w:t xml:space="preserve">anges seen with RAAS inhibition </w:t>
      </w:r>
      <w:r w:rsidRPr="00E371DA">
        <w:rPr>
          <w:lang w:val="en"/>
        </w:rPr>
        <w:fldChar w:fldCharType="begin"/>
      </w:r>
      <w:r w:rsidR="00FB4C9B">
        <w:rPr>
          <w:lang w:val="en"/>
        </w:rPr>
        <w:instrText xml:space="preserve"> ADDIN EN.CITE &lt;EndNote&gt;&lt;Cite&gt;&lt;Author&gt;Zatz&lt;/Author&gt;&lt;Year&gt;1986&lt;/Year&gt;&lt;RecNum&gt;9125&lt;/RecNum&gt;&lt;DisplayText&gt;[76]&lt;/DisplayText&gt;&lt;record&gt;&lt;rec-number&gt;9125&lt;/rec-number&gt;&lt;foreign-keys&gt;&lt;key app="EN" db-id="9fxzeff5re22rmedez65eavdrewz0s0exw5z" timestamp="1543483404"&gt;9125&lt;/key&gt;&lt;/foreign-keys&gt;&lt;ref-type name="Journal Article"&gt;17&lt;/ref-type&gt;&lt;contributors&gt;&lt;authors&gt;&lt;author&gt;Zatz, R.&lt;/author&gt;&lt;author&gt;Dunn, B. R.&lt;/author&gt;&lt;author&gt;Meyer, T. W.&lt;/author&gt;&lt;author&gt;Anderson, S.&lt;/author&gt;&lt;author&gt;Rennke, H. G.&lt;/author&gt;&lt;author&gt;Brenner, B. M.&lt;/author&gt;&lt;/authors&gt;&lt;/contributors&gt;&lt;titles&gt;&lt;title&gt;Prevention of diabetic glomerulopathy by pharmacological amelioration of glomerular capillary hypertension&lt;/title&gt;&lt;secondary-title&gt;J Clin Invest&lt;/secondary-title&gt;&lt;alt-title&gt;The Journal of clinical investigation&lt;/alt-title&gt;&lt;/titles&gt;&lt;alt-periodical&gt;&lt;full-title&gt;The Journal of Clinical Investigation&lt;/full-title&gt;&lt;/alt-periodical&gt;&lt;pages&gt;1925-30&lt;/pages&gt;&lt;volume&gt;77&lt;/volume&gt;&lt;number&gt;6&lt;/number&gt;&lt;edition&gt;1986/06/01&lt;/edition&gt;&lt;keywords&gt;&lt;keyword&gt;Angiotensin-Converting Enzyme Inhibitors&lt;/keyword&gt;&lt;keyword&gt;Animals&lt;/keyword&gt;&lt;keyword&gt;Diabetic Nephropathies/*prevention &amp;amp; control&lt;/keyword&gt;&lt;keyword&gt;Enalapril/therapeutic use&lt;/keyword&gt;&lt;keyword&gt;Glomerular Filtration Rate/drug effects&lt;/keyword&gt;&lt;keyword&gt;Glycated Hemoglobin A/analysis&lt;/keyword&gt;&lt;keyword&gt;Hemodynamics&lt;/keyword&gt;&lt;keyword&gt;Hypertension, Renal/*drug therapy&lt;/keyword&gt;&lt;keyword&gt;Kidney/pathology&lt;/keyword&gt;&lt;keyword&gt;Kidney Glomerulus/*blood supply&lt;/keyword&gt;&lt;keyword&gt;Male&lt;/keyword&gt;&lt;keyword&gt;Microcirculation&lt;/keyword&gt;&lt;keyword&gt;Rats&lt;/keyword&gt;&lt;keyword&gt;Regional Blood Flow&lt;/keyword&gt;&lt;keyword&gt;Time Factors&lt;/keyword&gt;&lt;/keywords&gt;&lt;dates&gt;&lt;year&gt;1986&lt;/year&gt;&lt;pub-dates&gt;&lt;date&gt;Jun&lt;/date&gt;&lt;/pub-dates&gt;&lt;/dates&gt;&lt;isbn&gt;0021-9738 (Print)&amp;#xD;0021-9738&lt;/isbn&gt;&lt;accession-num&gt;3011862&lt;/accession-num&gt;&lt;urls&gt;&lt;/urls&gt;&lt;custom2&gt;PMC370553&lt;/custom2&gt;&lt;electronic-resource-num&gt;10.1172/jci112521&lt;/electronic-resource-num&gt;&lt;remote-database-provider&gt;NLM&lt;/remote-database-provider&gt;&lt;language&gt;eng&lt;/language&gt;&lt;/record&gt;&lt;/Cite&gt;&lt;/EndNote&gt;</w:instrText>
      </w:r>
      <w:r w:rsidRPr="00E371DA">
        <w:rPr>
          <w:lang w:val="en"/>
        </w:rPr>
        <w:fldChar w:fldCharType="separate"/>
      </w:r>
      <w:r w:rsidR="00FB4C9B">
        <w:rPr>
          <w:noProof/>
          <w:lang w:val="en"/>
        </w:rPr>
        <w:t>[76]</w:t>
      </w:r>
      <w:r w:rsidRPr="00E371DA">
        <w:fldChar w:fldCharType="end"/>
      </w:r>
      <w:r w:rsidR="00B54077">
        <w:t>.</w:t>
      </w:r>
      <w:r w:rsidRPr="00E371DA">
        <w:rPr>
          <w:lang w:val="en"/>
        </w:rPr>
        <w:t xml:space="preserve"> </w:t>
      </w:r>
      <w:r w:rsidR="00B54077">
        <w:rPr>
          <w:lang w:val="en"/>
        </w:rPr>
        <w:t>Some studies support the concept</w:t>
      </w:r>
      <w:r w:rsidRPr="00E371DA">
        <w:rPr>
          <w:lang w:val="en"/>
        </w:rPr>
        <w:t xml:space="preserve"> that </w:t>
      </w:r>
      <w:r w:rsidR="00B54077">
        <w:rPr>
          <w:lang w:val="en"/>
        </w:rPr>
        <w:t xml:space="preserve">a </w:t>
      </w:r>
      <w:r w:rsidRPr="00E371DA">
        <w:rPr>
          <w:lang w:val="en"/>
        </w:rPr>
        <w:t>combination of SGLT2i and RAAS inhibitors may lead to synergistic effects on bl</w:t>
      </w:r>
      <w:r w:rsidR="00B54077">
        <w:rPr>
          <w:lang w:val="en"/>
        </w:rPr>
        <w:t xml:space="preserve">ood pressure and </w:t>
      </w:r>
      <w:proofErr w:type="spellStart"/>
      <w:r w:rsidR="00B54077">
        <w:rPr>
          <w:lang w:val="en"/>
        </w:rPr>
        <w:t>renoprotection</w:t>
      </w:r>
      <w:proofErr w:type="spellEnd"/>
      <w:r w:rsidR="00B54077">
        <w:rPr>
          <w:lang w:val="en"/>
        </w:rPr>
        <w:t xml:space="preserve"> </w:t>
      </w:r>
      <w:r w:rsidRPr="00E371DA">
        <w:rPr>
          <w:lang w:val="en"/>
        </w:rPr>
        <w:fldChar w:fldCharType="begin">
          <w:fldData xml:space="preserve">PEVuZE5vdGU+PENpdGU+PEF1dGhvcj5XZWJlcjwvQXV0aG9yPjxZZWFyPjIwMTY8L1llYXI+PFJl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z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=
</w:fldData>
        </w:fldChar>
      </w:r>
      <w:r w:rsidR="00FB4C9B">
        <w:rPr>
          <w:lang w:val="en"/>
        </w:rPr>
        <w:instrText xml:space="preserve"> ADDIN EN.CITE </w:instrText>
      </w:r>
      <w:r w:rsidR="00FB4C9B">
        <w:rPr>
          <w:lang w:val="en"/>
        </w:rPr>
        <w:fldChar w:fldCharType="begin">
          <w:fldData xml:space="preserve">PEVuZE5vdGU+PENpdGU+PEF1dGhvcj5XZWJlcjwvQXV0aG9yPjxZZWFyPjIwMTY8L1llYXI+PFJl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z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=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77, 78]</w:t>
      </w:r>
      <w:r w:rsidRPr="00E371DA">
        <w:fldChar w:fldCharType="end"/>
      </w:r>
      <w:r w:rsidR="00B54077">
        <w:t>.</w:t>
      </w:r>
    </w:p>
    <w:p w:rsidR="00E371DA" w:rsidRPr="00E371DA" w:rsidRDefault="00E371DA" w:rsidP="00E371DA">
      <w:pPr>
        <w:spacing w:after="0" w:line="360" w:lineRule="auto"/>
        <w:rPr>
          <w:lang w:val="en"/>
        </w:rPr>
      </w:pPr>
      <w:r w:rsidRPr="00E371DA">
        <w:rPr>
          <w:lang w:val="en"/>
        </w:rPr>
        <w:t xml:space="preserve"> </w:t>
      </w:r>
    </w:p>
    <w:p w:rsidR="00E371DA" w:rsidRPr="00B54077" w:rsidRDefault="00E371DA" w:rsidP="00E371DA">
      <w:pPr>
        <w:spacing w:after="0" w:line="360" w:lineRule="auto"/>
        <w:rPr>
          <w:lang w:val="en"/>
        </w:rPr>
      </w:pPr>
      <w:r w:rsidRPr="00E371DA">
        <w:rPr>
          <w:lang w:val="en"/>
        </w:rPr>
        <w:t xml:space="preserve">In contrast to the reversible reduction in eGFR, albuminuria in the EMPA-REG OUTCOME trial </w:t>
      </w:r>
      <w:proofErr w:type="gramStart"/>
      <w:r w:rsidRPr="00E371DA">
        <w:rPr>
          <w:lang w:val="en"/>
        </w:rPr>
        <w:t>was only partially reversed</w:t>
      </w:r>
      <w:proofErr w:type="gramEnd"/>
      <w:r w:rsidRPr="00E371DA">
        <w:rPr>
          <w:lang w:val="en"/>
        </w:rPr>
        <w:t xml:space="preserve"> on discontinuation of empagliflozin, suggestive of long-term str</w:t>
      </w:r>
      <w:r w:rsidR="007B2080">
        <w:rPr>
          <w:lang w:val="en"/>
        </w:rPr>
        <w:t xml:space="preserve">uctural changes in the kidney </w:t>
      </w:r>
      <w:r w:rsidRPr="00E371DA">
        <w:rPr>
          <w:lang w:val="en"/>
        </w:rPr>
        <w:fldChar w:fldCharType="begin">
          <w:fldData xml:space="preserve">PEVuZE5vdGU+PENpdGU+PEF1dGhvcj5DaGVybmV5PC9BdXRob3I+PFllYXI+MjAxNzwvWWVhcj48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jEwLTYyMTwvcGFnZXM+PHZvbHVtZT41PC92b2x1bWU+PG51bWJl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</w:fldData>
        </w:fldChar>
      </w:r>
      <w:r w:rsidR="00FB4C9B">
        <w:rPr>
          <w:lang w:val="en"/>
        </w:rPr>
        <w:instrText xml:space="preserve"> ADDIN EN.CITE </w:instrText>
      </w:r>
      <w:r w:rsidR="00FB4C9B">
        <w:rPr>
          <w:lang w:val="en"/>
        </w:rPr>
        <w:fldChar w:fldCharType="begin">
          <w:fldData xml:space="preserve">PEVuZE5vdGU+PENpdGU+PEF1dGhvcj5DaGVybmV5PC9BdXRob3I+PFllYXI+MjAxNzwvWWVhcj48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jEwLTYyMTwvcGFnZXM+PHZvbHVtZT41PC92b2x1bWU+PG51bWJl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79]</w:t>
      </w:r>
      <w:r w:rsidRPr="00E371DA">
        <w:fldChar w:fldCharType="end"/>
      </w:r>
      <w:r w:rsidR="007B2080">
        <w:t>.</w:t>
      </w:r>
      <w:r w:rsidRPr="00E371DA">
        <w:rPr>
          <w:lang w:val="en"/>
        </w:rPr>
        <w:t xml:space="preserve"> As chronic kidney disease progresses,</w:t>
      </w:r>
      <w:r w:rsidRPr="00E371DA">
        <w:t xml:space="preserve"> increases in </w:t>
      </w:r>
      <w:proofErr w:type="spellStart"/>
      <w:r w:rsidRPr="00E371DA">
        <w:t>intraglomerular</w:t>
      </w:r>
      <w:proofErr w:type="spellEnd"/>
      <w:r w:rsidRPr="00E371DA">
        <w:t xml:space="preserve"> pressure are associated with glomerular fibrosis and inflammation. Glucose reabsorption occurs via both SGLTs and renal glucose transpo</w:t>
      </w:r>
      <w:r w:rsidR="00B54077">
        <w:t xml:space="preserve">rters (GLUTs) </w:t>
      </w:r>
      <w:r w:rsidRPr="00E371DA">
        <w:fldChar w:fldCharType="begin">
          <w:fldData xml:space="preserve">PEVuZE5vdGU+PENpdGU+PEF1dGhvcj5Xb29kPC9BdXRob3I+PFllYXI+MjAwMzwvWWVhcj48UmVj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LTk8L3BhZ2VzPjx2b2x1bWU+ODk8L3ZvbHVtZT48bnVtYmVyPjE8L251bWJlcj48ZWRpdGlv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==
</w:fldData>
        </w:fldChar>
      </w:r>
      <w:r w:rsidR="00FB4C9B">
        <w:instrText xml:space="preserve"> ADDIN EN.CITE </w:instrText>
      </w:r>
      <w:r w:rsidR="00FB4C9B">
        <w:fldChar w:fldCharType="begin">
          <w:fldData xml:space="preserve">PEVuZE5vdGU+PENpdGU+PEF1dGhvcj5Xb29kPC9BdXRob3I+PFllYXI+MjAwMzwvWWVhcj48UmVj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LTk8L3BhZ2VzPjx2b2x1bWU+ODk8L3ZvbHVtZT48bnVtYmVyPjE8L251bWJlcj48ZWRpdGlv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==
</w:fldData>
        </w:fldChar>
      </w:r>
      <w:r w:rsidR="00FB4C9B">
        <w:instrText xml:space="preserve"> ADDIN EN.CITE.DATA </w:instrText>
      </w:r>
      <w:r w:rsidR="00FB4C9B">
        <w:fldChar w:fldCharType="end"/>
      </w:r>
      <w:r w:rsidRPr="00E371DA">
        <w:fldChar w:fldCharType="separate"/>
      </w:r>
      <w:r w:rsidR="00FB4C9B">
        <w:rPr>
          <w:noProof/>
        </w:rPr>
        <w:t>[31, 80]</w:t>
      </w:r>
      <w:r w:rsidRPr="00E371DA">
        <w:fldChar w:fldCharType="end"/>
      </w:r>
      <w:r w:rsidR="00B54077">
        <w:t>.</w:t>
      </w:r>
      <w:r w:rsidRPr="00E371DA">
        <w:t xml:space="preserve"> The energy for SGLT-mediated active transport of glucose (against its concentration gradient) across the cell membrane </w:t>
      </w:r>
      <w:proofErr w:type="gramStart"/>
      <w:r w:rsidRPr="00E371DA">
        <w:t>is derived</w:t>
      </w:r>
      <w:proofErr w:type="gramEnd"/>
      <w:r w:rsidRPr="00E371DA">
        <w:t xml:space="preserve"> from the sodium electrochemical potential gradient. This </w:t>
      </w:r>
      <w:proofErr w:type="gramStart"/>
      <w:r w:rsidRPr="00E371DA">
        <w:t>is maintained</w:t>
      </w:r>
      <w:proofErr w:type="gramEnd"/>
      <w:r w:rsidRPr="00E371DA">
        <w:t xml:space="preserve"> by the transport of intracellular sodium ions into the blood via sodium potassium adenosine </w:t>
      </w:r>
      <w:proofErr w:type="spellStart"/>
      <w:r w:rsidRPr="00E371DA">
        <w:t>triphosphatase</w:t>
      </w:r>
      <w:proofErr w:type="spellEnd"/>
      <w:r w:rsidRPr="00E371DA">
        <w:t xml:space="preserve"> (ATPase) pumps situa</w:t>
      </w:r>
      <w:r w:rsidR="00B54077">
        <w:t xml:space="preserve">ted in the basolateral membrane </w:t>
      </w:r>
      <w:r w:rsidRPr="00E371DA">
        <w:fldChar w:fldCharType="begin">
          <w:fldData xml:space="preserve">PEVuZE5vdGU+PENpdGU+PEF1dGhvcj5XcmlnaHQ8L0F1dGhvcj48WWVhcj4yMDA3PC9ZZWFyPjxS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y05PC9wYWdlcz48dm9sdW1lPjg5PC92b2x1bWU+PG51bWJl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==
</w:fldData>
        </w:fldChar>
      </w:r>
      <w:r w:rsidR="00FB4C9B">
        <w:instrText xml:space="preserve"> ADDIN EN.CITE </w:instrText>
      </w:r>
      <w:r w:rsidR="00FB4C9B">
        <w:fldChar w:fldCharType="begin">
          <w:fldData xml:space="preserve">PEVuZE5vdGU+PENpdGU+PEF1dGhvcj5XcmlnaHQ8L0F1dGhvcj48WWVhcj4yMDA3PC9ZZWFyPjxS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y05PC9wYWdlcz48dm9sdW1lPjg5PC92b2x1bWU+PG51bWJl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==
</w:fldData>
        </w:fldChar>
      </w:r>
      <w:r w:rsidR="00FB4C9B">
        <w:instrText xml:space="preserve"> ADDIN EN.CITE.DATA </w:instrText>
      </w:r>
      <w:r w:rsidR="00FB4C9B">
        <w:fldChar w:fldCharType="end"/>
      </w:r>
      <w:r w:rsidRPr="00E371DA">
        <w:fldChar w:fldCharType="separate"/>
      </w:r>
      <w:r w:rsidR="00FB4C9B">
        <w:rPr>
          <w:noProof/>
        </w:rPr>
        <w:t>[31, 80]</w:t>
      </w:r>
      <w:r w:rsidRPr="00E371DA">
        <w:fldChar w:fldCharType="end"/>
      </w:r>
      <w:r w:rsidR="00B54077">
        <w:t>.</w:t>
      </w:r>
      <w:r w:rsidRPr="00E371DA">
        <w:t xml:space="preserve"> </w:t>
      </w:r>
      <w:r w:rsidRPr="00E371DA">
        <w:rPr>
          <w:lang w:val="en"/>
        </w:rPr>
        <w:t xml:space="preserve">When SGLT2i </w:t>
      </w:r>
      <w:proofErr w:type="gramStart"/>
      <w:r w:rsidRPr="00E371DA">
        <w:rPr>
          <w:lang w:val="en"/>
        </w:rPr>
        <w:t>are administered</w:t>
      </w:r>
      <w:proofErr w:type="gramEnd"/>
      <w:r w:rsidRPr="00E371DA">
        <w:rPr>
          <w:lang w:val="en"/>
        </w:rPr>
        <w:t xml:space="preserve">, excessive glucose reabsorption from the proximal tubular epithelial cells is inhibited, thereby reducing the oxygen-consuming workload of reabsorption, with possible improvements to </w:t>
      </w:r>
      <w:proofErr w:type="spellStart"/>
      <w:r w:rsidRPr="00E371DA">
        <w:rPr>
          <w:lang w:val="en"/>
        </w:rPr>
        <w:t>tubulointerstitial</w:t>
      </w:r>
      <w:proofErr w:type="spellEnd"/>
      <w:r w:rsidRPr="00E371DA">
        <w:rPr>
          <w:lang w:val="en"/>
        </w:rPr>
        <w:t xml:space="preserve"> c</w:t>
      </w:r>
      <w:r w:rsidR="007B2080">
        <w:rPr>
          <w:lang w:val="en"/>
        </w:rPr>
        <w:t xml:space="preserve">ell structure and even function </w:t>
      </w:r>
      <w:r w:rsidRPr="00E371DA">
        <w:rPr>
          <w:lang w:val="en"/>
        </w:rPr>
        <w:fldChar w:fldCharType="begin">
          <w:fldData xml:space="preserve">PEVuZE5vdGU+PENpdGU+PEF1dGhvcj5EZWtrZXJzPC9BdXRob3I+PFllYXI+MjAxODwvWWVhcj48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LCBPYmVzaXR5ICZhbXA7IE1ldGFib2xpc208L2Z1bGwtdGl0bGU+PC9hbHQtcGVyaW9k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</w:fldData>
        </w:fldChar>
      </w:r>
      <w:r w:rsidR="00FB4C9B">
        <w:rPr>
          <w:lang w:val="en"/>
        </w:rPr>
        <w:instrText xml:space="preserve"> ADDIN EN.CITE </w:instrText>
      </w:r>
      <w:r w:rsidR="00FB4C9B">
        <w:rPr>
          <w:lang w:val="en"/>
        </w:rPr>
        <w:fldChar w:fldCharType="begin">
          <w:fldData xml:space="preserve">PEVuZE5vdGU+PENpdGU+PEF1dGhvcj5EZWtrZXJzPC9BdXRob3I+PFllYXI+MjAxODwvWWVhcj48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LCBPYmVzaXR5ICZhbXA7IE1ldGFib2xpc208L2Z1bGwtdGl0bGU+PC9hbHQtcGVyaW9k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81]</w:t>
      </w:r>
      <w:r w:rsidRPr="00E371DA">
        <w:fldChar w:fldCharType="end"/>
      </w:r>
      <w:r w:rsidR="007B2080">
        <w:t>.</w:t>
      </w:r>
      <w:r w:rsidRPr="00E371DA">
        <w:rPr>
          <w:lang w:val="en"/>
        </w:rPr>
        <w:t xml:space="preserve">  Elevation of </w:t>
      </w:r>
      <w:proofErr w:type="spellStart"/>
      <w:r w:rsidRPr="00E371DA">
        <w:rPr>
          <w:lang w:val="en"/>
        </w:rPr>
        <w:t>haematocrit</w:t>
      </w:r>
      <w:proofErr w:type="spellEnd"/>
      <w:r w:rsidRPr="00E371DA">
        <w:rPr>
          <w:lang w:val="en"/>
        </w:rPr>
        <w:t xml:space="preserve"> </w:t>
      </w:r>
      <w:proofErr w:type="gramStart"/>
      <w:r w:rsidRPr="00E371DA">
        <w:rPr>
          <w:lang w:val="en"/>
        </w:rPr>
        <w:t>has generally been assumed to be related</w:t>
      </w:r>
      <w:proofErr w:type="gramEnd"/>
      <w:r w:rsidRPr="00E371DA">
        <w:rPr>
          <w:lang w:val="en"/>
        </w:rPr>
        <w:t xml:space="preserve"> to </w:t>
      </w:r>
      <w:proofErr w:type="spellStart"/>
      <w:r w:rsidRPr="00E371DA">
        <w:rPr>
          <w:lang w:val="en"/>
        </w:rPr>
        <w:t>haemoconcentration</w:t>
      </w:r>
      <w:proofErr w:type="spellEnd"/>
      <w:r w:rsidRPr="00E371DA">
        <w:rPr>
          <w:lang w:val="en"/>
        </w:rPr>
        <w:t>, in parallel with reduced plasma volumes, however transient increases in reticulocyte count and erythropoietin (EPO) secretion may provide an alternati</w:t>
      </w:r>
      <w:r w:rsidR="00B54077">
        <w:rPr>
          <w:lang w:val="en"/>
        </w:rPr>
        <w:t xml:space="preserve">ve explanation </w:t>
      </w:r>
      <w:r w:rsidRPr="00E371DA">
        <w:rPr>
          <w:lang w:val="en"/>
        </w:rPr>
        <w:fldChar w:fldCharType="begin">
          <w:fldData xml:space="preserve">PEVuZE5vdGU+PENpdGU+PEF1dGhvcj5MYW1iZXJzIEhlZXJzcGluazwvQXV0aG9yPjxZZWFyPjIw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sIE9iZXNpdHkgJmFtcDsgTWV0YWJvbGlzbTwvZnVsbC10aXRsZT48L2Fs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</w:fldData>
        </w:fldChar>
      </w:r>
      <w:r w:rsidR="00FB4C9B">
        <w:rPr>
          <w:lang w:val="en"/>
        </w:rPr>
        <w:instrText xml:space="preserve"> ADDIN EN.CITE </w:instrText>
      </w:r>
      <w:r w:rsidR="00FB4C9B">
        <w:rPr>
          <w:lang w:val="en"/>
        </w:rPr>
        <w:fldChar w:fldCharType="begin">
          <w:fldData xml:space="preserve">PEVuZE5vdGU+PENpdGU+PEF1dGhvcj5MYW1iZXJzIEhlZXJzcGluazwvQXV0aG9yPjxZZWFyPjIw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sIE9iZXNpdHkgJmFtcDsgTWV0YWJvbGlzbTwvZnVsbC10aXRsZT48L2Fs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</w:fldData>
        </w:fldChar>
      </w:r>
      <w:r w:rsidR="00FB4C9B">
        <w:rPr>
          <w:lang w:val="en"/>
        </w:rPr>
        <w:instrText xml:space="preserve"> ADDIN EN.CITE.DATA </w:instrText>
      </w:r>
      <w:r w:rsidR="00FB4C9B">
        <w:rPr>
          <w:lang w:val="en"/>
        </w:rPr>
      </w:r>
      <w:r w:rsidR="00FB4C9B">
        <w:rPr>
          <w:lang w:val="en"/>
        </w:rPr>
        <w:fldChar w:fldCharType="end"/>
      </w:r>
      <w:r w:rsidRPr="00E371DA">
        <w:rPr>
          <w:lang w:val="en"/>
        </w:rPr>
      </w:r>
      <w:r w:rsidRPr="00E371DA">
        <w:rPr>
          <w:lang w:val="en"/>
        </w:rPr>
        <w:fldChar w:fldCharType="separate"/>
      </w:r>
      <w:r w:rsidR="00FB4C9B">
        <w:rPr>
          <w:noProof/>
          <w:lang w:val="en"/>
        </w:rPr>
        <w:t>[65]</w:t>
      </w:r>
      <w:r w:rsidRPr="00E371DA">
        <w:fldChar w:fldCharType="end"/>
      </w:r>
      <w:r w:rsidR="00B54077">
        <w:t>.</w:t>
      </w:r>
      <w:r w:rsidRPr="00E371DA">
        <w:rPr>
          <w:lang w:val="en"/>
        </w:rPr>
        <w:t xml:space="preserve"> </w:t>
      </w:r>
      <w:r w:rsidRPr="00E371DA">
        <w:rPr>
          <w:lang w:val="en"/>
        </w:rPr>
        <w:lastRenderedPageBreak/>
        <w:t xml:space="preserve">Since these changes are not observed in patients treated with </w:t>
      </w:r>
      <w:proofErr w:type="spellStart"/>
      <w:r w:rsidRPr="00E371DA">
        <w:rPr>
          <w:lang w:val="en"/>
        </w:rPr>
        <w:t>hydrochlorthiazide</w:t>
      </w:r>
      <w:proofErr w:type="spellEnd"/>
      <w:r w:rsidRPr="00E371DA">
        <w:rPr>
          <w:lang w:val="en"/>
        </w:rPr>
        <w:t xml:space="preserve">, increased EPO may be a sign of </w:t>
      </w:r>
      <w:proofErr w:type="spellStart"/>
      <w:r w:rsidRPr="00E371DA">
        <w:rPr>
          <w:lang w:val="en"/>
        </w:rPr>
        <w:t>tubulointerstitial</w:t>
      </w:r>
      <w:proofErr w:type="spellEnd"/>
      <w:r w:rsidRPr="00E371DA">
        <w:rPr>
          <w:lang w:val="en"/>
        </w:rPr>
        <w:t xml:space="preserve"> recov</w:t>
      </w:r>
      <w:r w:rsidR="00B54077">
        <w:rPr>
          <w:lang w:val="en"/>
        </w:rPr>
        <w:t xml:space="preserve">ery after treatment with SGLT2i </w:t>
      </w:r>
      <w:r w:rsidRPr="00E371DA">
        <w:rPr>
          <w:lang w:val="en"/>
        </w:rPr>
        <w:fldChar w:fldCharType="begin"/>
      </w:r>
      <w:r w:rsidR="00FB4C9B">
        <w:rPr>
          <w:lang w:val="en"/>
        </w:rPr>
        <w:instrText xml:space="preserve"> ADDIN EN.CITE &lt;EndNote&gt;&lt;Cite&gt;&lt;Author&gt;Sano&lt;/Author&gt;&lt;Year&gt;2016&lt;/Year&gt;&lt;RecNum&gt;9130&lt;/RecNum&gt;&lt;DisplayText&gt;[82]&lt;/DisplayText&gt;&lt;record&gt;&lt;rec-number&gt;9130&lt;/rec-number&gt;&lt;foreign-keys&gt;&lt;key app="EN" db-id="9fxzeff5re22rmedez65eavdrewz0s0exw5z" timestamp="1543483409"&gt;9130&lt;/key&gt;&lt;/foreign-keys&gt;&lt;ref-type name="Journal Article"&gt;17&lt;/ref-type&gt;&lt;contributors&gt;&lt;authors&gt;&lt;author&gt;Sano, M.&lt;/author&gt;&lt;author&gt;Takei, M.&lt;/author&gt;&lt;author&gt;Shiraishi, Y.&lt;/author&gt;&lt;author&gt;Suzuki, Y.&lt;/author&gt;&lt;/authors&gt;&lt;/contributors&gt;&lt;auth-address&gt;Department of Cardiology, Keio University School of Medicine, Tokyo, Japan.&amp;#xD;HDC Atlas Clinic, Tokyo, Japan.&lt;/auth-address&gt;&lt;titles&gt;&lt;title&gt;Increased Hematocrit During Sodium-Glucose Cotransporter 2 Inhibitor Therapy Indicates Recovery of Tubulointerstitial Function in Diabetic Kidneys&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844-847&lt;/pages&gt;&lt;volume&gt;8&lt;/volume&gt;&lt;number&gt;12&lt;/number&gt;&lt;edition&gt;2016/11/11&lt;/edition&gt;&lt;keywords&gt;&lt;keyword&gt;Antidiabetic agent&lt;/keyword&gt;&lt;keyword&gt;Cardiovascular medication&lt;/keyword&gt;&lt;keyword&gt;Hematocrit&lt;/keyword&gt;&lt;keyword&gt;Renoprotective effect&lt;/keyword&gt;&lt;keyword&gt;Reversible tubulointerstitial injury&lt;/keyword&gt;&lt;keyword&gt;SGLT2 inhibitor&lt;/keyword&gt;&lt;keyword&gt;Type 2 diabetes&lt;/keyword&gt;&lt;/keywords&gt;&lt;dates&gt;&lt;year&gt;2016&lt;/year&gt;&lt;pub-dates&gt;&lt;date&gt;Dec&lt;/date&gt;&lt;/pub-dates&gt;&lt;/dates&gt;&lt;isbn&gt;1918-3003 (Print)&amp;#xD;1918-3003&lt;/isbn&gt;&lt;accession-num&gt;27829948&lt;/accession-num&gt;&lt;urls&gt;&lt;/urls&gt;&lt;custom2&gt;PMC5087622&lt;/custom2&gt;&lt;electronic-resource-num&gt;10.14740/jocmr2760w&lt;/electronic-resource-num&gt;&lt;remote-database-provider&gt;NLM&lt;/remote-database-provider&gt;&lt;language&gt;eng&lt;/language&gt;&lt;/record&gt;&lt;/Cite&gt;&lt;/EndNote&gt;</w:instrText>
      </w:r>
      <w:r w:rsidRPr="00E371DA">
        <w:rPr>
          <w:lang w:val="en"/>
        </w:rPr>
        <w:fldChar w:fldCharType="separate"/>
      </w:r>
      <w:r w:rsidR="00FB4C9B">
        <w:rPr>
          <w:noProof/>
          <w:lang w:val="en"/>
        </w:rPr>
        <w:t>[82]</w:t>
      </w:r>
      <w:r w:rsidRPr="00E371DA">
        <w:fldChar w:fldCharType="end"/>
      </w:r>
      <w:r w:rsidR="00B54077">
        <w:t>.</w:t>
      </w:r>
    </w:p>
    <w:p w:rsidR="00EA6672" w:rsidRDefault="00EA6672" w:rsidP="00E371DA">
      <w:pPr>
        <w:spacing w:after="0" w:line="360" w:lineRule="auto"/>
        <w:rPr>
          <w:b/>
        </w:rPr>
      </w:pPr>
    </w:p>
    <w:p w:rsidR="00B54077" w:rsidRDefault="00B54077" w:rsidP="00E371DA">
      <w:pPr>
        <w:spacing w:after="0" w:line="360" w:lineRule="auto"/>
        <w:rPr>
          <w:b/>
        </w:rPr>
      </w:pPr>
      <w:r>
        <w:rPr>
          <w:b/>
        </w:rPr>
        <w:t>Summary</w:t>
      </w:r>
    </w:p>
    <w:p w:rsidR="00E371DA" w:rsidRPr="00E371DA" w:rsidRDefault="0023203E" w:rsidP="00E371DA">
      <w:pPr>
        <w:spacing w:after="0" w:line="360" w:lineRule="auto"/>
        <w:rPr>
          <w:b/>
        </w:rPr>
      </w:pPr>
      <w:r>
        <w:t>Despite having their primary effect in a single organ, the kidney, SGLT2 inhibitors have pleiotropic effects that result in</w:t>
      </w:r>
      <w:r w:rsidR="00EA6672">
        <w:t xml:space="preserve"> multiple and profound</w:t>
      </w:r>
      <w:r>
        <w:t xml:space="preserve"> clinical benefits when used in the treatment of people with type </w:t>
      </w:r>
      <w:proofErr w:type="gramStart"/>
      <w:r>
        <w:t>2</w:t>
      </w:r>
      <w:proofErr w:type="gramEnd"/>
      <w:r>
        <w:t xml:space="preserve"> diabetes.  SGLT2 inhibitors </w:t>
      </w:r>
      <w:proofErr w:type="gramStart"/>
      <w:r>
        <w:t>may yet be found</w:t>
      </w:r>
      <w:proofErr w:type="gramEnd"/>
      <w:r>
        <w:t xml:space="preserve"> to also be of use in other conditions, particularly heart failure and renal disease outside of the context of diabetes.</w:t>
      </w:r>
      <w:r w:rsidR="00E371DA" w:rsidRPr="00E371DA">
        <w:rPr>
          <w:b/>
        </w:rPr>
        <w:br w:type="page"/>
      </w:r>
    </w:p>
    <w:p w:rsidR="00850C79" w:rsidRDefault="00850C79">
      <w:pPr>
        <w:rPr>
          <w:b/>
        </w:rPr>
      </w:pPr>
      <w:r w:rsidRPr="00850C79">
        <w:rPr>
          <w:b/>
        </w:rPr>
        <w:lastRenderedPageBreak/>
        <w:t>References</w:t>
      </w:r>
    </w:p>
    <w:p w:rsidR="00FB4C9B" w:rsidRPr="00FB4C9B" w:rsidRDefault="00E371DA" w:rsidP="00FB4C9B">
      <w:pPr>
        <w:pStyle w:val="EndNoteBibliography"/>
        <w:spacing w:after="0"/>
      </w:pPr>
      <w:r w:rsidRPr="00E371DA">
        <w:fldChar w:fldCharType="begin"/>
      </w:r>
      <w:r w:rsidRPr="00E371DA">
        <w:instrText xml:space="preserve"> ADDIN EN.REFLIST </w:instrText>
      </w:r>
      <w:r w:rsidRPr="00E371DA">
        <w:fldChar w:fldCharType="separate"/>
      </w:r>
      <w:r w:rsidR="00FB4C9B" w:rsidRPr="00FB4C9B">
        <w:t>[1]</w:t>
      </w:r>
      <w:r w:rsidR="00FB4C9B" w:rsidRPr="00FB4C9B">
        <w:tab/>
        <w:t xml:space="preserve">Rossetti L, Smith D, Shulman GI, Papachristou D, DeFronzo RA. Correction of hyperglycemia with phlorizin normalizes tissue sensitivity to insulin in diabetic rats. J Clin Invest. 1987; </w:t>
      </w:r>
      <w:r w:rsidR="00FB4C9B" w:rsidRPr="00FB4C9B">
        <w:rPr>
          <w:b/>
        </w:rPr>
        <w:t>79</w:t>
      </w:r>
      <w:r w:rsidR="00FB4C9B" w:rsidRPr="00FB4C9B">
        <w:t>: 1510-1515</w:t>
      </w:r>
    </w:p>
    <w:p w:rsidR="00FB4C9B" w:rsidRPr="00FB4C9B" w:rsidRDefault="00FB4C9B" w:rsidP="00FB4C9B">
      <w:pPr>
        <w:pStyle w:val="EndNoteBibliography"/>
        <w:spacing w:after="0"/>
      </w:pPr>
      <w:r w:rsidRPr="00FB4C9B">
        <w:t>[2]</w:t>
      </w:r>
      <w:r w:rsidRPr="00FB4C9B">
        <w:tab/>
        <w:t xml:space="preserve">Wright EM, Loo DD, Hirayama BA. Biology of human sodium glucose transporters. Physiological reviews. 2011; </w:t>
      </w:r>
      <w:r w:rsidRPr="00FB4C9B">
        <w:rPr>
          <w:b/>
        </w:rPr>
        <w:t>91</w:t>
      </w:r>
      <w:r w:rsidRPr="00FB4C9B">
        <w:t>: 733-794</w:t>
      </w:r>
    </w:p>
    <w:p w:rsidR="00FB4C9B" w:rsidRPr="00FB4C9B" w:rsidRDefault="00FB4C9B" w:rsidP="00FB4C9B">
      <w:pPr>
        <w:pStyle w:val="EndNoteBibliography"/>
        <w:spacing w:after="0"/>
      </w:pPr>
      <w:r w:rsidRPr="00FB4C9B">
        <w:t>[3]</w:t>
      </w:r>
      <w:r w:rsidRPr="00FB4C9B">
        <w:tab/>
        <w:t xml:space="preserve">Wilding JP. The role of the kidneys in glucose homeostasis in type 2 diabetes: clinical implications and therapeutic significance through sodium glucose co-transporter 2 inhibitors. Metabolism. 2014; </w:t>
      </w:r>
      <w:r w:rsidRPr="00FB4C9B">
        <w:rPr>
          <w:b/>
        </w:rPr>
        <w:t>63</w:t>
      </w:r>
      <w:r w:rsidRPr="00FB4C9B">
        <w:t>: 1228-1237</w:t>
      </w:r>
    </w:p>
    <w:p w:rsidR="00FB4C9B" w:rsidRPr="00FB4C9B" w:rsidRDefault="00FB4C9B" w:rsidP="00FB4C9B">
      <w:pPr>
        <w:pStyle w:val="EndNoteBibliography"/>
        <w:spacing w:after="0"/>
      </w:pPr>
      <w:r w:rsidRPr="00FB4C9B">
        <w:t>[4]</w:t>
      </w:r>
      <w:r w:rsidRPr="00FB4C9B">
        <w:tab/>
        <w:t xml:space="preserve">Kanai Y, Lee WS, You G, Brown D, Hediger MA. The human kidney low affinity Na+/glucose cotransporter SGLT2. Delineation of the major renal reabsorptive mechanism for D-glucose. Journal of Clinical Investigation. 1994; </w:t>
      </w:r>
      <w:r w:rsidRPr="00FB4C9B">
        <w:rPr>
          <w:b/>
        </w:rPr>
        <w:t>93</w:t>
      </w:r>
      <w:r w:rsidRPr="00FB4C9B">
        <w:t>: 397-404</w:t>
      </w:r>
    </w:p>
    <w:p w:rsidR="00FB4C9B" w:rsidRPr="00FB4C9B" w:rsidRDefault="00FB4C9B" w:rsidP="00FB4C9B">
      <w:pPr>
        <w:pStyle w:val="EndNoteBibliography"/>
        <w:spacing w:after="0"/>
      </w:pPr>
      <w:r w:rsidRPr="00FB4C9B">
        <w:t>[5]</w:t>
      </w:r>
      <w:r w:rsidRPr="00FB4C9B">
        <w:tab/>
        <w:t xml:space="preserve">Farber SJ, Berger EY, Earle DP. Effect of diabetes and insulin of the maximum capacity of the renal tubules to reabsorb glucose. J Clin Invest. 1951; </w:t>
      </w:r>
      <w:r w:rsidRPr="00FB4C9B">
        <w:rPr>
          <w:b/>
        </w:rPr>
        <w:t>30</w:t>
      </w:r>
      <w:r w:rsidRPr="00FB4C9B">
        <w:t>: 125-129</w:t>
      </w:r>
    </w:p>
    <w:p w:rsidR="00FB4C9B" w:rsidRPr="00FB4C9B" w:rsidRDefault="00FB4C9B" w:rsidP="00FB4C9B">
      <w:pPr>
        <w:pStyle w:val="EndNoteBibliography"/>
        <w:spacing w:after="0"/>
      </w:pPr>
      <w:r w:rsidRPr="00FB4C9B">
        <w:t>[6]</w:t>
      </w:r>
      <w:r w:rsidRPr="00FB4C9B">
        <w:tab/>
        <w:t xml:space="preserve">Mogensen CE. Maximum tubular reabsorption capacity for glucose and renal hemodynamcis during rapid hypertonic glucose infusion in normal and diabetic subjects. Scandinavian journal of clinical and laboratory investigation. 1971; </w:t>
      </w:r>
      <w:r w:rsidRPr="00FB4C9B">
        <w:rPr>
          <w:b/>
        </w:rPr>
        <w:t>28</w:t>
      </w:r>
      <w:r w:rsidRPr="00FB4C9B">
        <w:t>: 101-109</w:t>
      </w:r>
    </w:p>
    <w:p w:rsidR="00FB4C9B" w:rsidRPr="00FB4C9B" w:rsidRDefault="00FB4C9B" w:rsidP="00FB4C9B">
      <w:pPr>
        <w:pStyle w:val="EndNoteBibliography"/>
        <w:spacing w:after="0"/>
      </w:pPr>
      <w:r w:rsidRPr="00FB4C9B">
        <w:t>[7]</w:t>
      </w:r>
      <w:r w:rsidRPr="00FB4C9B">
        <w:tab/>
        <w:t xml:space="preserve">Rahmoune H, Thompson PW, Ward JM, Smith CD, Hong G, Brown J. Glucose transporters in human renal proximal tubular cells isolated from the urine of patients with non-insulin-dependent diabetes. Diabetes. 2005; </w:t>
      </w:r>
      <w:r w:rsidRPr="00FB4C9B">
        <w:rPr>
          <w:b/>
        </w:rPr>
        <w:t>54</w:t>
      </w:r>
      <w:r w:rsidRPr="00FB4C9B">
        <w:t>: 3427-3434</w:t>
      </w:r>
    </w:p>
    <w:p w:rsidR="00FB4C9B" w:rsidRPr="00FB4C9B" w:rsidRDefault="00FB4C9B" w:rsidP="00FB4C9B">
      <w:pPr>
        <w:pStyle w:val="EndNoteBibliography"/>
        <w:spacing w:after="0"/>
      </w:pPr>
      <w:r w:rsidRPr="00FB4C9B">
        <w:t>[8]</w:t>
      </w:r>
      <w:r w:rsidRPr="00FB4C9B">
        <w:tab/>
        <w:t>Norton L, Shannon CE, Fourcaudot M</w:t>
      </w:r>
      <w:r w:rsidRPr="00FB4C9B">
        <w:rPr>
          <w:i/>
        </w:rPr>
        <w:t>, et al.</w:t>
      </w:r>
      <w:r w:rsidRPr="00FB4C9B">
        <w:t xml:space="preserve"> Sodium-glucose co-transporter (SGLT) and glucose transporter (GLUT) expression in the kidney of type 2 diabetic subjects. Diabetes, obesity &amp; metabolism. 2017; </w:t>
      </w:r>
      <w:r w:rsidRPr="00FB4C9B">
        <w:rPr>
          <w:b/>
        </w:rPr>
        <w:t>19</w:t>
      </w:r>
      <w:r w:rsidRPr="00FB4C9B">
        <w:t>: 1322-1326</w:t>
      </w:r>
    </w:p>
    <w:p w:rsidR="00FB4C9B" w:rsidRPr="00FB4C9B" w:rsidRDefault="00FB4C9B" w:rsidP="00FB4C9B">
      <w:pPr>
        <w:pStyle w:val="EndNoteBibliography"/>
        <w:spacing w:after="0"/>
      </w:pPr>
      <w:r w:rsidRPr="00FB4C9B">
        <w:t>[9]</w:t>
      </w:r>
      <w:r w:rsidRPr="00FB4C9B">
        <w:tab/>
        <w:t>Bonner C, Kerr-Conte J, Gmyr V</w:t>
      </w:r>
      <w:r w:rsidRPr="00FB4C9B">
        <w:rPr>
          <w:i/>
        </w:rPr>
        <w:t>, et al.</w:t>
      </w:r>
      <w:r w:rsidRPr="00FB4C9B">
        <w:t xml:space="preserve"> Inhibition of the glucose transporter SGLT2 with dapagliflozin in pancreatic alpha cells triggers glucagon secretion. Nature Medicine. 2015: </w:t>
      </w:r>
    </w:p>
    <w:p w:rsidR="00FB4C9B" w:rsidRPr="00FB4C9B" w:rsidRDefault="00FB4C9B" w:rsidP="00FB4C9B">
      <w:pPr>
        <w:pStyle w:val="EndNoteBibliography"/>
        <w:spacing w:after="0"/>
      </w:pPr>
      <w:r w:rsidRPr="00FB4C9B">
        <w:t>[10]</w:t>
      </w:r>
      <w:r w:rsidRPr="00FB4C9B">
        <w:tab/>
        <w:t>Gong SQ, Guo JD, Han XY</w:t>
      </w:r>
      <w:r w:rsidRPr="00FB4C9B">
        <w:rPr>
          <w:i/>
        </w:rPr>
        <w:t>, et al.</w:t>
      </w:r>
      <w:r w:rsidRPr="00FB4C9B">
        <w:t xml:space="preserve"> Clinical and Genetic Features of Patients With Type 2 Diabetes and Renal Glycosuria. Journal of Clinical Endocrinology &amp; Metabolism. 2017; </w:t>
      </w:r>
      <w:r w:rsidRPr="00FB4C9B">
        <w:rPr>
          <w:b/>
        </w:rPr>
        <w:t>102</w:t>
      </w:r>
      <w:r w:rsidRPr="00FB4C9B">
        <w:t>: 1548-1556</w:t>
      </w:r>
    </w:p>
    <w:p w:rsidR="00FB4C9B" w:rsidRPr="00FB4C9B" w:rsidRDefault="00FB4C9B" w:rsidP="00FB4C9B">
      <w:pPr>
        <w:pStyle w:val="EndNoteBibliography"/>
        <w:spacing w:after="0"/>
      </w:pPr>
      <w:r w:rsidRPr="00FB4C9B">
        <w:t>[11]</w:t>
      </w:r>
      <w:r w:rsidRPr="00FB4C9B">
        <w:tab/>
        <w:t>Santer R, Kinner M, Lassen CL</w:t>
      </w:r>
      <w:r w:rsidRPr="00FB4C9B">
        <w:rPr>
          <w:i/>
        </w:rPr>
        <w:t>, et al.</w:t>
      </w:r>
      <w:r w:rsidRPr="00FB4C9B">
        <w:t xml:space="preserve"> Molecular analysis of the SGLT2 gene in patients with renal glucosuria. Journal of the American Society of Nephrology. 2003; </w:t>
      </w:r>
      <w:r w:rsidRPr="00FB4C9B">
        <w:rPr>
          <w:b/>
        </w:rPr>
        <w:t>14</w:t>
      </w:r>
      <w:r w:rsidRPr="00FB4C9B">
        <w:t>: 2873-2882</w:t>
      </w:r>
    </w:p>
    <w:p w:rsidR="00FB4C9B" w:rsidRPr="00FB4C9B" w:rsidRDefault="00FB4C9B" w:rsidP="00FB4C9B">
      <w:pPr>
        <w:pStyle w:val="EndNoteBibliography"/>
        <w:spacing w:after="0"/>
      </w:pPr>
      <w:r w:rsidRPr="00FB4C9B">
        <w:t>[12]</w:t>
      </w:r>
      <w:r w:rsidRPr="00FB4C9B">
        <w:tab/>
        <w:t xml:space="preserve">Wright EM, Turk E, Martin MG. Molecular basis for glucose-galactose malabsorption. Cell biochemistry and biophysics. 2002; </w:t>
      </w:r>
      <w:r w:rsidRPr="00FB4C9B">
        <w:rPr>
          <w:b/>
        </w:rPr>
        <w:t>36</w:t>
      </w:r>
      <w:r w:rsidRPr="00FB4C9B">
        <w:t>: 115-121</w:t>
      </w:r>
    </w:p>
    <w:p w:rsidR="00FB4C9B" w:rsidRPr="00FB4C9B" w:rsidRDefault="00FB4C9B" w:rsidP="00FB4C9B">
      <w:pPr>
        <w:pStyle w:val="EndNoteBibliography"/>
        <w:spacing w:after="0"/>
      </w:pPr>
      <w:r w:rsidRPr="00FB4C9B">
        <w:t>[13]</w:t>
      </w:r>
      <w:r w:rsidRPr="00FB4C9B">
        <w:tab/>
        <w:t xml:space="preserve">Danne T, Biester T, Kordonouri O. Combined SGLT1 and SGLT2 Inhibitors and Their Role in Diabetes Care. Diabetes technology &amp; therapeutics. 2018; </w:t>
      </w:r>
      <w:r w:rsidRPr="00FB4C9B">
        <w:rPr>
          <w:b/>
        </w:rPr>
        <w:t>20</w:t>
      </w:r>
      <w:r w:rsidRPr="00FB4C9B">
        <w:t>: 69-77</w:t>
      </w:r>
    </w:p>
    <w:p w:rsidR="00FB4C9B" w:rsidRPr="00FB4C9B" w:rsidRDefault="00FB4C9B" w:rsidP="00FB4C9B">
      <w:pPr>
        <w:pStyle w:val="EndNoteBibliography"/>
        <w:spacing w:after="0"/>
      </w:pPr>
      <w:r w:rsidRPr="00FB4C9B">
        <w:t>[14]</w:t>
      </w:r>
      <w:r w:rsidRPr="00FB4C9B">
        <w:tab/>
        <w:t xml:space="preserve">Rajeev SP, Cuthbertson DJ, Wilding JP. Energy balance and metabolic changes with sodium-glucose co-transporter 2 inhibition. Diabetes Obes Metab. 2016; </w:t>
      </w:r>
      <w:r w:rsidRPr="00FB4C9B">
        <w:rPr>
          <w:b/>
        </w:rPr>
        <w:t>18</w:t>
      </w:r>
      <w:r w:rsidRPr="00FB4C9B">
        <w:t>: 125-134</w:t>
      </w:r>
    </w:p>
    <w:p w:rsidR="00FB4C9B" w:rsidRPr="00FB4C9B" w:rsidRDefault="00FB4C9B" w:rsidP="00FB4C9B">
      <w:pPr>
        <w:pStyle w:val="EndNoteBibliography"/>
        <w:spacing w:after="0"/>
      </w:pPr>
      <w:r w:rsidRPr="00FB4C9B">
        <w:t>[15]</w:t>
      </w:r>
      <w:r w:rsidRPr="00FB4C9B">
        <w:tab/>
        <w:t xml:space="preserve">Abdul-Ghani MA, DeFronzo RA, Norton L. Novel hypothesis to explain why SGLT2 inhibitors inhibit only 30-50% of filtered glucose load in humans. Diabetes. 2013; </w:t>
      </w:r>
      <w:r w:rsidRPr="00FB4C9B">
        <w:rPr>
          <w:b/>
        </w:rPr>
        <w:t>62</w:t>
      </w:r>
      <w:r w:rsidRPr="00FB4C9B">
        <w:t>: 3324-3328</w:t>
      </w:r>
    </w:p>
    <w:p w:rsidR="00FB4C9B" w:rsidRPr="00FB4C9B" w:rsidRDefault="00FB4C9B" w:rsidP="00FB4C9B">
      <w:pPr>
        <w:pStyle w:val="EndNoteBibliography"/>
        <w:spacing w:after="0"/>
      </w:pPr>
      <w:r w:rsidRPr="00FB4C9B">
        <w:t>[16]</w:t>
      </w:r>
      <w:r w:rsidRPr="00FB4C9B">
        <w:tab/>
        <w:t>Grempler R, Thomas L, Eckhardt M</w:t>
      </w:r>
      <w:r w:rsidRPr="00FB4C9B">
        <w:rPr>
          <w:i/>
        </w:rPr>
        <w:t>, et al.</w:t>
      </w:r>
      <w:r w:rsidRPr="00FB4C9B">
        <w:t xml:space="preserve"> Empagliflozin, a novel selective sodium glucose cotransporter-2 (SGLT-2) inhibitor: characterisation and comparison with other SGLT-2 inhibitors. Diabetes, obesity &amp; metabolism. 2012; </w:t>
      </w:r>
      <w:r w:rsidRPr="00FB4C9B">
        <w:rPr>
          <w:b/>
        </w:rPr>
        <w:t>14</w:t>
      </w:r>
      <w:r w:rsidRPr="00FB4C9B">
        <w:t>: 83-90</w:t>
      </w:r>
    </w:p>
    <w:p w:rsidR="00FB4C9B" w:rsidRPr="00FB4C9B" w:rsidRDefault="00FB4C9B" w:rsidP="00FB4C9B">
      <w:pPr>
        <w:pStyle w:val="EndNoteBibliography"/>
        <w:spacing w:after="0"/>
      </w:pPr>
      <w:r w:rsidRPr="00FB4C9B">
        <w:t>[17]</w:t>
      </w:r>
      <w:r w:rsidRPr="00FB4C9B">
        <w:tab/>
        <w:t>Wiviott SD, Raz I, Bonaca MP</w:t>
      </w:r>
      <w:r w:rsidRPr="00FB4C9B">
        <w:rPr>
          <w:i/>
        </w:rPr>
        <w:t>, et al.</w:t>
      </w:r>
      <w:r w:rsidRPr="00FB4C9B">
        <w:t xml:space="preserve"> Dapagliflozin and Cardiovascular Outcomes in Type 2 Diabetes. N Engl J Med. 2018. [Epub ahead of print]: </w:t>
      </w:r>
    </w:p>
    <w:p w:rsidR="00FB4C9B" w:rsidRPr="00FB4C9B" w:rsidRDefault="00FB4C9B" w:rsidP="00FB4C9B">
      <w:pPr>
        <w:pStyle w:val="EndNoteBibliography"/>
        <w:spacing w:after="0"/>
      </w:pPr>
      <w:r w:rsidRPr="00FB4C9B">
        <w:t>[18]</w:t>
      </w:r>
      <w:r w:rsidRPr="00FB4C9B">
        <w:tab/>
        <w:t xml:space="preserve">Vallon V, Thomson SC. Targeting renal glucose reabsorption to treat hyperglycaemia: the pleiotropic effects of SGLT2 inhibition. Diabetologia. 2017; </w:t>
      </w:r>
      <w:r w:rsidRPr="00FB4C9B">
        <w:rPr>
          <w:b/>
        </w:rPr>
        <w:t>60</w:t>
      </w:r>
      <w:r w:rsidRPr="00FB4C9B">
        <w:t>: 215-225</w:t>
      </w:r>
    </w:p>
    <w:p w:rsidR="00FB4C9B" w:rsidRPr="00FB4C9B" w:rsidRDefault="00FB4C9B" w:rsidP="00FB4C9B">
      <w:pPr>
        <w:pStyle w:val="EndNoteBibliography"/>
        <w:spacing w:after="0"/>
      </w:pPr>
      <w:r w:rsidRPr="00FB4C9B">
        <w:t>[19]</w:t>
      </w:r>
      <w:r w:rsidRPr="00FB4C9B">
        <w:tab/>
        <w:t>Ferrannini E, Muscelli E, Frascerra S</w:t>
      </w:r>
      <w:r w:rsidRPr="00FB4C9B">
        <w:rPr>
          <w:i/>
        </w:rPr>
        <w:t>, et al.</w:t>
      </w:r>
      <w:r w:rsidRPr="00FB4C9B">
        <w:t xml:space="preserve"> Metabolic response to sodium-glucose cotransporter 2 inhibition in type 2 diabetic patients. J Clin Invest. 2014; </w:t>
      </w:r>
      <w:r w:rsidRPr="00FB4C9B">
        <w:rPr>
          <w:b/>
        </w:rPr>
        <w:t>124</w:t>
      </w:r>
      <w:r w:rsidRPr="00FB4C9B">
        <w:t>: 499-508</w:t>
      </w:r>
    </w:p>
    <w:p w:rsidR="00FB4C9B" w:rsidRPr="00FB4C9B" w:rsidRDefault="00FB4C9B" w:rsidP="00FB4C9B">
      <w:pPr>
        <w:pStyle w:val="EndNoteBibliography"/>
        <w:spacing w:after="0"/>
      </w:pPr>
      <w:r w:rsidRPr="00FB4C9B">
        <w:t>[20]</w:t>
      </w:r>
      <w:r w:rsidRPr="00FB4C9B">
        <w:tab/>
        <w:t>Merovci A, Solis-Herrera C, Daniele G</w:t>
      </w:r>
      <w:r w:rsidRPr="00FB4C9B">
        <w:rPr>
          <w:i/>
        </w:rPr>
        <w:t>, et al.</w:t>
      </w:r>
      <w:r w:rsidRPr="00FB4C9B">
        <w:t xml:space="preserve"> Dapagliflozin improves muscle insulin sensitivity but enhances endogenous glucose production. J Clin Invest. 2014; </w:t>
      </w:r>
      <w:r w:rsidRPr="00FB4C9B">
        <w:rPr>
          <w:b/>
        </w:rPr>
        <w:t>124</w:t>
      </w:r>
      <w:r w:rsidRPr="00FB4C9B">
        <w:t>: 509-514</w:t>
      </w:r>
    </w:p>
    <w:p w:rsidR="00FB4C9B" w:rsidRPr="00FB4C9B" w:rsidRDefault="00FB4C9B" w:rsidP="00FB4C9B">
      <w:pPr>
        <w:pStyle w:val="EndNoteBibliography"/>
        <w:spacing w:after="0"/>
      </w:pPr>
      <w:r w:rsidRPr="00FB4C9B">
        <w:lastRenderedPageBreak/>
        <w:t>[21]</w:t>
      </w:r>
      <w:r w:rsidRPr="00FB4C9B">
        <w:tab/>
        <w:t xml:space="preserve">Wilding JPH, Woo V, Rohwedder K, Sugg J, Parikh S, Dapagliflozin 006 Study G. Dapagliflozin in patients with type 2 diabetes receiving high doses of insulin: efficacy and safety over 2 years. Diabetes Obesity &amp; Metabolism. 2014; </w:t>
      </w:r>
      <w:r w:rsidRPr="00FB4C9B">
        <w:rPr>
          <w:b/>
        </w:rPr>
        <w:t>16</w:t>
      </w:r>
      <w:r w:rsidRPr="00FB4C9B">
        <w:t>: 124-136</w:t>
      </w:r>
    </w:p>
    <w:p w:rsidR="00FB4C9B" w:rsidRPr="00FB4C9B" w:rsidRDefault="00FB4C9B" w:rsidP="00FB4C9B">
      <w:pPr>
        <w:pStyle w:val="EndNoteBibliography"/>
        <w:spacing w:after="0"/>
      </w:pPr>
      <w:r w:rsidRPr="00FB4C9B">
        <w:t>[22]</w:t>
      </w:r>
      <w:r w:rsidRPr="00FB4C9B">
        <w:tab/>
        <w:t>Wilding JPH, Charpentier G, Hollander P</w:t>
      </w:r>
      <w:r w:rsidRPr="00FB4C9B">
        <w:rPr>
          <w:i/>
        </w:rPr>
        <w:t>, et al.</w:t>
      </w:r>
      <w:r w:rsidRPr="00FB4C9B">
        <w:t xml:space="preserve"> Efficacy and safety of canagliflozin in patients with type 2 diabetes mellitus inadequately controlled with metformin and sulphonylurea: a randomised trial. International journal of clinical practice. 2013; </w:t>
      </w:r>
      <w:r w:rsidRPr="00FB4C9B">
        <w:rPr>
          <w:b/>
        </w:rPr>
        <w:t>67</w:t>
      </w:r>
      <w:r w:rsidRPr="00FB4C9B">
        <w:t>: 1267</w:t>
      </w:r>
    </w:p>
    <w:p w:rsidR="00FB4C9B" w:rsidRPr="00FB4C9B" w:rsidRDefault="00FB4C9B" w:rsidP="00FB4C9B">
      <w:pPr>
        <w:pStyle w:val="EndNoteBibliography"/>
        <w:spacing w:after="0"/>
      </w:pPr>
      <w:r w:rsidRPr="00FB4C9B">
        <w:t>[23]</w:t>
      </w:r>
      <w:r w:rsidRPr="00FB4C9B">
        <w:tab/>
        <w:t>Cariou B, Danne T, Banks P</w:t>
      </w:r>
      <w:r w:rsidRPr="00FB4C9B">
        <w:rPr>
          <w:i/>
        </w:rPr>
        <w:t>, et al.</w:t>
      </w:r>
      <w:r w:rsidRPr="00FB4C9B">
        <w:t xml:space="preserve"> The inTandem 2 study: 52-week efficacy and safety of sotagliflozin, a dual SGLT1 and SGLT2 inhibitor, as adjunct therapy to insulin in adults with type 1 diabetes. Diabetologia. 2018; </w:t>
      </w:r>
      <w:r w:rsidRPr="00FB4C9B">
        <w:rPr>
          <w:b/>
        </w:rPr>
        <w:t>61</w:t>
      </w:r>
      <w:r w:rsidRPr="00FB4C9B">
        <w:t>: S58-S58</w:t>
      </w:r>
    </w:p>
    <w:p w:rsidR="00FB4C9B" w:rsidRPr="00FB4C9B" w:rsidRDefault="00FB4C9B" w:rsidP="00FB4C9B">
      <w:pPr>
        <w:pStyle w:val="EndNoteBibliography"/>
        <w:spacing w:after="0"/>
      </w:pPr>
      <w:r w:rsidRPr="00FB4C9B">
        <w:t>[24]</w:t>
      </w:r>
      <w:r w:rsidRPr="00FB4C9B">
        <w:tab/>
        <w:t>Garg SK, Buse J, Rosenstock J</w:t>
      </w:r>
      <w:r w:rsidRPr="00FB4C9B">
        <w:rPr>
          <w:i/>
        </w:rPr>
        <w:t>, et al.</w:t>
      </w:r>
      <w:r w:rsidRPr="00FB4C9B">
        <w:t xml:space="preserve"> The inTandem1 study: 52-week efficacy and safety of sotagliflozin, a dual SGLT1 and SGLT2 inhibitor, as adjunct therapy to insulin in adults with type 1 diabetes. Diabetologia. 2018; </w:t>
      </w:r>
      <w:r w:rsidRPr="00FB4C9B">
        <w:rPr>
          <w:b/>
        </w:rPr>
        <w:t>61</w:t>
      </w:r>
      <w:r w:rsidRPr="00FB4C9B">
        <w:t>: S294-S295</w:t>
      </w:r>
    </w:p>
    <w:p w:rsidR="00FB4C9B" w:rsidRPr="00FB4C9B" w:rsidRDefault="00FB4C9B" w:rsidP="00FB4C9B">
      <w:pPr>
        <w:pStyle w:val="EndNoteBibliography"/>
        <w:spacing w:after="0"/>
      </w:pPr>
      <w:r w:rsidRPr="00FB4C9B">
        <w:t>[25]</w:t>
      </w:r>
      <w:r w:rsidRPr="00FB4C9B">
        <w:tab/>
        <w:t xml:space="preserve">Danne T, Cariou B, Sawhney S, Paul S. 24-week efficacy and safety of sotagliflozin, a dual SGLT1 and SGLT2 inhibitor, as adjunct therapy to insulin in type 1 diabetes (inTandem2; NCT02421510). Internist. 2018; </w:t>
      </w:r>
      <w:r w:rsidRPr="00FB4C9B">
        <w:rPr>
          <w:b/>
        </w:rPr>
        <w:t>59</w:t>
      </w:r>
      <w:r w:rsidRPr="00FB4C9B">
        <w:t>: S47-S47</w:t>
      </w:r>
    </w:p>
    <w:p w:rsidR="00FB4C9B" w:rsidRPr="00FB4C9B" w:rsidRDefault="00FB4C9B" w:rsidP="00FB4C9B">
      <w:pPr>
        <w:pStyle w:val="EndNoteBibliography"/>
        <w:spacing w:after="0"/>
      </w:pPr>
      <w:r w:rsidRPr="00FB4C9B">
        <w:t>[26]</w:t>
      </w:r>
      <w:r w:rsidRPr="00FB4C9B">
        <w:tab/>
        <w:t>Zinman B, Wanner C, Lachin JM</w:t>
      </w:r>
      <w:r w:rsidRPr="00FB4C9B">
        <w:rPr>
          <w:i/>
        </w:rPr>
        <w:t>, et al.</w:t>
      </w:r>
      <w:r w:rsidRPr="00FB4C9B">
        <w:t xml:space="preserve"> Empagliflozin, Cardiovascular Outcomes, and Mortality in Type 2 Diabetes. N Engl J Med. 2015; </w:t>
      </w:r>
      <w:r w:rsidRPr="00FB4C9B">
        <w:rPr>
          <w:b/>
        </w:rPr>
        <w:t>373</w:t>
      </w:r>
      <w:r w:rsidRPr="00FB4C9B">
        <w:t>: 2117-2128</w:t>
      </w:r>
    </w:p>
    <w:p w:rsidR="00FB4C9B" w:rsidRPr="00FB4C9B" w:rsidRDefault="00FB4C9B" w:rsidP="00FB4C9B">
      <w:pPr>
        <w:pStyle w:val="EndNoteBibliography"/>
        <w:spacing w:after="0"/>
      </w:pPr>
      <w:r w:rsidRPr="00FB4C9B">
        <w:t>[27]</w:t>
      </w:r>
      <w:r w:rsidRPr="00FB4C9B">
        <w:tab/>
        <w:t>Neal B, Perkovic V, Mahaffey KW</w:t>
      </w:r>
      <w:r w:rsidRPr="00FB4C9B">
        <w:rPr>
          <w:i/>
        </w:rPr>
        <w:t>, et al.</w:t>
      </w:r>
      <w:r w:rsidRPr="00FB4C9B">
        <w:t xml:space="preserve"> Canagliflozin and Cardiovascular and Renal Events in Type 2 Diabetes. New England Journal of Medicine. 2017; </w:t>
      </w:r>
      <w:r w:rsidRPr="00FB4C9B">
        <w:rPr>
          <w:b/>
        </w:rPr>
        <w:t>377</w:t>
      </w:r>
      <w:r w:rsidRPr="00FB4C9B">
        <w:t>: 644-657</w:t>
      </w:r>
    </w:p>
    <w:p w:rsidR="00FB4C9B" w:rsidRPr="00FB4C9B" w:rsidRDefault="00FB4C9B" w:rsidP="00FB4C9B">
      <w:pPr>
        <w:pStyle w:val="EndNoteBibliography"/>
        <w:spacing w:after="0"/>
      </w:pPr>
      <w:r w:rsidRPr="00FB4C9B">
        <w:t>[28]</w:t>
      </w:r>
      <w:r w:rsidRPr="00FB4C9B">
        <w:tab/>
        <w:t xml:space="preserve">Zelniker TA WS, Raz I, Im K, Goodrich EL, Bonaca MP, Mosenzon O, Kato ET, Cahn A, Furtado RHM, Bhatt DL, Leiter LA, McGuire DK, Wilding JPH, Sabatine MS. SGLT2 inhibitors for primary and secondary prevention of cardiovascular and renal outcomes in type 2 diabetes: a systematic review and meta-analysis of cardiovascular outcome trials. Lancet. 2018: </w:t>
      </w:r>
    </w:p>
    <w:p w:rsidR="00FB4C9B" w:rsidRPr="00FB4C9B" w:rsidRDefault="00FB4C9B" w:rsidP="00FB4C9B">
      <w:pPr>
        <w:pStyle w:val="EndNoteBibliography"/>
        <w:spacing w:after="0"/>
      </w:pPr>
      <w:r w:rsidRPr="00FB4C9B">
        <w:t>[29]</w:t>
      </w:r>
      <w:r w:rsidRPr="00FB4C9B">
        <w:tab/>
        <w:t>Kosiborod M, Cavender MA, Fu AZ</w:t>
      </w:r>
      <w:r w:rsidRPr="00FB4C9B">
        <w:rPr>
          <w:i/>
        </w:rPr>
        <w:t>, et al.</w:t>
      </w:r>
      <w:r w:rsidRPr="00FB4C9B">
        <w:t xml:space="preserve"> Lower Risk of Heart Failure and Death in Patients Initiated on Sodium-Glucose Cotransporter-2 Inhibitors Versus Other Glucose-Lowering Drugs The CVD-REAL Study (Comparative Effectiveness of Cardiovascular Outcomes in New Users of Sodium-Glucose Cotransporter-2 Inhibitors). Circulation. 2017; </w:t>
      </w:r>
      <w:r w:rsidRPr="00FB4C9B">
        <w:rPr>
          <w:b/>
        </w:rPr>
        <w:t>136</w:t>
      </w:r>
      <w:r w:rsidRPr="00FB4C9B">
        <w:t>: 249-+</w:t>
      </w:r>
    </w:p>
    <w:p w:rsidR="00FB4C9B" w:rsidRPr="00FB4C9B" w:rsidRDefault="00FB4C9B" w:rsidP="00FB4C9B">
      <w:pPr>
        <w:pStyle w:val="EndNoteBibliography"/>
        <w:spacing w:after="0"/>
      </w:pPr>
      <w:r w:rsidRPr="00FB4C9B">
        <w:t>[30]</w:t>
      </w:r>
      <w:r w:rsidRPr="00FB4C9B">
        <w:tab/>
        <w:t>Bonner C, Kerr-Conte J, Gmyr V</w:t>
      </w:r>
      <w:r w:rsidRPr="00FB4C9B">
        <w:rPr>
          <w:i/>
        </w:rPr>
        <w:t>, et al.</w:t>
      </w:r>
      <w:r w:rsidRPr="00FB4C9B">
        <w:t xml:space="preserve"> Inhibition of the glucose transporter SGLT2 with dapagliflozin in pancreatic alpha cells triggers glucagon secretion. Nat Med. 2015; </w:t>
      </w:r>
      <w:r w:rsidRPr="00FB4C9B">
        <w:rPr>
          <w:b/>
        </w:rPr>
        <w:t>21</w:t>
      </w:r>
      <w:r w:rsidRPr="00FB4C9B">
        <w:t>: 512-517</w:t>
      </w:r>
    </w:p>
    <w:p w:rsidR="00FB4C9B" w:rsidRPr="00FB4C9B" w:rsidRDefault="00FB4C9B" w:rsidP="00FB4C9B">
      <w:pPr>
        <w:pStyle w:val="EndNoteBibliography"/>
        <w:spacing w:after="0"/>
      </w:pPr>
      <w:r w:rsidRPr="00FB4C9B">
        <w:t>[31]</w:t>
      </w:r>
      <w:r w:rsidRPr="00FB4C9B">
        <w:tab/>
        <w:t xml:space="preserve">Wright EM, Hirayama BA, Loo DF. Active sugar transport in health and disease. J Intern Med. 2007; </w:t>
      </w:r>
      <w:r w:rsidRPr="00FB4C9B">
        <w:rPr>
          <w:b/>
        </w:rPr>
        <w:t>261</w:t>
      </w:r>
      <w:r w:rsidRPr="00FB4C9B">
        <w:t>: 32-43</w:t>
      </w:r>
    </w:p>
    <w:p w:rsidR="00FB4C9B" w:rsidRPr="00FB4C9B" w:rsidRDefault="00FB4C9B" w:rsidP="00FB4C9B">
      <w:pPr>
        <w:pStyle w:val="EndNoteBibliography"/>
        <w:spacing w:after="0"/>
      </w:pPr>
      <w:r w:rsidRPr="00FB4C9B">
        <w:t>[32]</w:t>
      </w:r>
      <w:r w:rsidRPr="00FB4C9B">
        <w:tab/>
        <w:t xml:space="preserve">Gerich JE. Role of the kidney in normal glucose homeostasis and in the hyperglycaemia of diabetes mellitus: therapeutic implications. Diabetic medicine : a journal of the British Diabetic Association. 2010; </w:t>
      </w:r>
      <w:r w:rsidRPr="00FB4C9B">
        <w:rPr>
          <w:b/>
        </w:rPr>
        <w:t>27</w:t>
      </w:r>
      <w:r w:rsidRPr="00FB4C9B">
        <w:t>: 136-142</w:t>
      </w:r>
    </w:p>
    <w:p w:rsidR="00FB4C9B" w:rsidRPr="00FB4C9B" w:rsidRDefault="00FB4C9B" w:rsidP="00FB4C9B">
      <w:pPr>
        <w:pStyle w:val="EndNoteBibliography"/>
        <w:spacing w:after="0"/>
      </w:pPr>
      <w:r w:rsidRPr="00FB4C9B">
        <w:t>[33]</w:t>
      </w:r>
      <w:r w:rsidRPr="00FB4C9B">
        <w:tab/>
        <w:t>Sasaki M, Sasako T, Kubota N</w:t>
      </w:r>
      <w:r w:rsidRPr="00FB4C9B">
        <w:rPr>
          <w:i/>
        </w:rPr>
        <w:t>, et al.</w:t>
      </w:r>
      <w:r w:rsidRPr="00FB4C9B">
        <w:t xml:space="preserve"> Dual Regulation of Gluconeogenesis by Insulin and Glucose in the Proximal Tubules of the Kidney. Diabetes. 2017; </w:t>
      </w:r>
      <w:r w:rsidRPr="00FB4C9B">
        <w:rPr>
          <w:b/>
        </w:rPr>
        <w:t>66</w:t>
      </w:r>
      <w:r w:rsidRPr="00FB4C9B">
        <w:t>: 2339-2350</w:t>
      </w:r>
    </w:p>
    <w:p w:rsidR="00FB4C9B" w:rsidRPr="00FB4C9B" w:rsidRDefault="00FB4C9B" w:rsidP="00FB4C9B">
      <w:pPr>
        <w:pStyle w:val="EndNoteBibliography"/>
        <w:spacing w:after="0"/>
      </w:pPr>
      <w:r w:rsidRPr="00FB4C9B">
        <w:t>[34]</w:t>
      </w:r>
      <w:r w:rsidRPr="00FB4C9B">
        <w:tab/>
        <w:t xml:space="preserve">Zaccardi F, Webb DR, Htike ZZ, Youssef D, Khunti K, Davies MJ. Efficacy and safety of sodium-glucose co-transporter-2 inhibitors in type 2 diabetes mellitus: systematic review and network meta-analysis. Diabetes, obesity &amp; metabolism. 2016; </w:t>
      </w:r>
      <w:r w:rsidRPr="00FB4C9B">
        <w:rPr>
          <w:b/>
        </w:rPr>
        <w:t>18</w:t>
      </w:r>
      <w:r w:rsidRPr="00FB4C9B">
        <w:t>: 783-794</w:t>
      </w:r>
    </w:p>
    <w:p w:rsidR="00FB4C9B" w:rsidRPr="00FB4C9B" w:rsidRDefault="00FB4C9B" w:rsidP="00FB4C9B">
      <w:pPr>
        <w:pStyle w:val="EndNoteBibliography"/>
        <w:spacing w:after="0"/>
      </w:pPr>
      <w:r w:rsidRPr="00FB4C9B">
        <w:t>[35]</w:t>
      </w:r>
      <w:r w:rsidRPr="00FB4C9B">
        <w:tab/>
        <w:t>Cherney DZI, Cooper ME, Tikkanen I</w:t>
      </w:r>
      <w:r w:rsidRPr="00FB4C9B">
        <w:rPr>
          <w:i/>
        </w:rPr>
        <w:t>, et al.</w:t>
      </w:r>
      <w:r w:rsidRPr="00FB4C9B">
        <w:t xml:space="preserve"> Pooled analysis of Phase III trials indicate contrasting influences of renal function on blood pressure, body weight, and HbA1c reductions with empagliflozin. Kidney Int. 2018; </w:t>
      </w:r>
      <w:r w:rsidRPr="00FB4C9B">
        <w:rPr>
          <w:b/>
        </w:rPr>
        <w:t>93</w:t>
      </w:r>
      <w:r w:rsidRPr="00FB4C9B">
        <w:t>: 231-244</w:t>
      </w:r>
    </w:p>
    <w:p w:rsidR="00FB4C9B" w:rsidRPr="00FB4C9B" w:rsidRDefault="00FB4C9B" w:rsidP="00FB4C9B">
      <w:pPr>
        <w:pStyle w:val="EndNoteBibliography"/>
        <w:spacing w:after="0"/>
      </w:pPr>
      <w:r w:rsidRPr="00FB4C9B">
        <w:t>[36]</w:t>
      </w:r>
      <w:r w:rsidRPr="00FB4C9B">
        <w:tab/>
        <w:t>Nauck M, del Prato S, Meier JJ</w:t>
      </w:r>
      <w:r w:rsidRPr="00FB4C9B">
        <w:rPr>
          <w:i/>
        </w:rPr>
        <w:t>, et al.</w:t>
      </w:r>
      <w:r w:rsidRPr="00FB4C9B">
        <w:t xml:space="preserve"> [Dapagliflozin versus glipizide as add-on therapy in patients with type 2 diabetes who have inadequate glycemic control with metformin]. Deutsche medizinische Wochenschrift (1946). 2013; </w:t>
      </w:r>
      <w:r w:rsidRPr="00FB4C9B">
        <w:rPr>
          <w:b/>
        </w:rPr>
        <w:t>138 Suppl 1</w:t>
      </w:r>
      <w:r w:rsidRPr="00FB4C9B">
        <w:t>: S6-15</w:t>
      </w:r>
    </w:p>
    <w:p w:rsidR="00FB4C9B" w:rsidRPr="00FB4C9B" w:rsidRDefault="00FB4C9B" w:rsidP="00FB4C9B">
      <w:pPr>
        <w:pStyle w:val="EndNoteBibliography"/>
        <w:spacing w:after="0"/>
      </w:pPr>
      <w:r w:rsidRPr="00FB4C9B">
        <w:t>[37]</w:t>
      </w:r>
      <w:r w:rsidRPr="00FB4C9B">
        <w:tab/>
        <w:t>Bolinder J, Ljunggren, Ouml</w:t>
      </w:r>
      <w:r w:rsidRPr="00FB4C9B">
        <w:rPr>
          <w:i/>
        </w:rPr>
        <w:t>, et al.</w:t>
      </w:r>
      <w:r w:rsidRPr="00FB4C9B">
        <w:t xml:space="preserve"> Effects of Dapagliflozin on Body Weight, Total Fat Mass, and Regional Adipose Tissue Distribution in Patients with Type 2 Diabetes Mellitus with Inadequate Glycemic Control on Metformin. The Journal of Clinical Endocrinology &amp; Metabolism. 2012; </w:t>
      </w:r>
      <w:r w:rsidRPr="00FB4C9B">
        <w:rPr>
          <w:b/>
        </w:rPr>
        <w:t>97</w:t>
      </w:r>
      <w:r w:rsidRPr="00FB4C9B">
        <w:t>: 1020</w:t>
      </w:r>
    </w:p>
    <w:p w:rsidR="00FB4C9B" w:rsidRPr="00FB4C9B" w:rsidRDefault="00FB4C9B" w:rsidP="00FB4C9B">
      <w:pPr>
        <w:pStyle w:val="EndNoteBibliography"/>
        <w:spacing w:after="0"/>
      </w:pPr>
      <w:r w:rsidRPr="00FB4C9B">
        <w:t>[38]</w:t>
      </w:r>
      <w:r w:rsidRPr="00FB4C9B">
        <w:tab/>
        <w:t xml:space="preserve">Ferrannini G, Hach T, Crowe S, Sanghvi A, Hall KD, Ferrannini E. Energy Balance After Sodium Glucose Cotransporter 2 (SGLT2) Inhibition. Diabetes care. 2015: </w:t>
      </w:r>
    </w:p>
    <w:p w:rsidR="00FB4C9B" w:rsidRPr="00FB4C9B" w:rsidRDefault="00FB4C9B" w:rsidP="00FB4C9B">
      <w:pPr>
        <w:pStyle w:val="EndNoteBibliography"/>
        <w:spacing w:after="0"/>
      </w:pPr>
      <w:r w:rsidRPr="00FB4C9B">
        <w:lastRenderedPageBreak/>
        <w:t>[39]</w:t>
      </w:r>
      <w:r w:rsidRPr="00FB4C9B">
        <w:tab/>
        <w:t xml:space="preserve">Polidori D, Sanghvi A, Seeley RJ, Hall KD. How Strongly Does Appetite Counter Weight Loss? Quantification of the Feedback Control of Human Energy Intake. Obesity (Silver Spring, Md). 2016; </w:t>
      </w:r>
      <w:r w:rsidRPr="00FB4C9B">
        <w:rPr>
          <w:b/>
        </w:rPr>
        <w:t>24</w:t>
      </w:r>
      <w:r w:rsidRPr="00FB4C9B">
        <w:t>: 2289-2295</w:t>
      </w:r>
    </w:p>
    <w:p w:rsidR="00FB4C9B" w:rsidRPr="00FB4C9B" w:rsidRDefault="00FB4C9B" w:rsidP="00FB4C9B">
      <w:pPr>
        <w:pStyle w:val="EndNoteBibliography"/>
        <w:spacing w:after="0"/>
      </w:pPr>
      <w:r w:rsidRPr="00FB4C9B">
        <w:t>[40]</w:t>
      </w:r>
      <w:r w:rsidRPr="00FB4C9B">
        <w:tab/>
        <w:t xml:space="preserve">Devenny JJ, Godonis HE, Harvey SJ, Rooney S, Cullen MJ, Pelleymounter MA. Weight loss induced by chronic dapagliflozin treatment is attenuated by compensatory hyperphagia in diet-induced obese (DIO) rats. Obesity (Silver Spring, Md). 2012; </w:t>
      </w:r>
      <w:r w:rsidRPr="00FB4C9B">
        <w:rPr>
          <w:b/>
        </w:rPr>
        <w:t>20</w:t>
      </w:r>
      <w:r w:rsidRPr="00FB4C9B">
        <w:t>: 1645-1652</w:t>
      </w:r>
    </w:p>
    <w:p w:rsidR="00FB4C9B" w:rsidRPr="00FB4C9B" w:rsidRDefault="00FB4C9B" w:rsidP="00FB4C9B">
      <w:pPr>
        <w:pStyle w:val="EndNoteBibliography"/>
        <w:spacing w:after="0"/>
      </w:pPr>
      <w:r w:rsidRPr="00FB4C9B">
        <w:t>[41]</w:t>
      </w:r>
      <w:r w:rsidRPr="00FB4C9B">
        <w:tab/>
        <w:t>Yokono M, Takasu T, Hayashizaki Y</w:t>
      </w:r>
      <w:r w:rsidRPr="00FB4C9B">
        <w:rPr>
          <w:i/>
        </w:rPr>
        <w:t>, et al.</w:t>
      </w:r>
      <w:r w:rsidRPr="00FB4C9B">
        <w:t xml:space="preserve"> SGLT2 selective inhibitor ipragliflozin reduces body fat mass by increasing fatty acid oxidation in high-fat diet-induced obese rats. Eur J Pharmacol. 2014; </w:t>
      </w:r>
      <w:r w:rsidRPr="00FB4C9B">
        <w:rPr>
          <w:b/>
        </w:rPr>
        <w:t>727</w:t>
      </w:r>
      <w:r w:rsidRPr="00FB4C9B">
        <w:t>: 66-74</w:t>
      </w:r>
    </w:p>
    <w:p w:rsidR="00FB4C9B" w:rsidRPr="00FB4C9B" w:rsidRDefault="00FB4C9B" w:rsidP="00FB4C9B">
      <w:pPr>
        <w:pStyle w:val="EndNoteBibliography"/>
        <w:spacing w:after="0"/>
      </w:pPr>
      <w:r w:rsidRPr="00FB4C9B">
        <w:t>[42]</w:t>
      </w:r>
      <w:r w:rsidRPr="00FB4C9B">
        <w:tab/>
        <w:t>Liang Y, Arakawa K, Ueta K</w:t>
      </w:r>
      <w:r w:rsidRPr="00FB4C9B">
        <w:rPr>
          <w:i/>
        </w:rPr>
        <w:t>, et al.</w:t>
      </w:r>
      <w:r w:rsidRPr="00FB4C9B">
        <w:t xml:space="preserve"> Effect of canagliflozin on renal threshold for glucose, glycemia, and body weight in normal and diabetic animal models. PLoS One. 2012; </w:t>
      </w:r>
      <w:r w:rsidRPr="00FB4C9B">
        <w:rPr>
          <w:b/>
        </w:rPr>
        <w:t>7</w:t>
      </w:r>
      <w:r w:rsidRPr="00FB4C9B">
        <w:t>: e30555</w:t>
      </w:r>
    </w:p>
    <w:p w:rsidR="00FB4C9B" w:rsidRPr="00FB4C9B" w:rsidRDefault="00FB4C9B" w:rsidP="00FB4C9B">
      <w:pPr>
        <w:pStyle w:val="EndNoteBibliography"/>
        <w:spacing w:after="0"/>
      </w:pPr>
      <w:r w:rsidRPr="00FB4C9B">
        <w:t>[43]</w:t>
      </w:r>
      <w:r w:rsidRPr="00FB4C9B">
        <w:tab/>
        <w:t>Horie I, Abiru N, Hongo R</w:t>
      </w:r>
      <w:r w:rsidRPr="00FB4C9B">
        <w:rPr>
          <w:i/>
        </w:rPr>
        <w:t>, et al.</w:t>
      </w:r>
      <w:r w:rsidRPr="00FB4C9B">
        <w:t xml:space="preserve"> Increased sugar intake as a form of compensatory hyperphagia in patients with type 2 diabetes under dapagliflozin treatment. Diabetes Res Clin Pract. 2018; </w:t>
      </w:r>
      <w:r w:rsidRPr="00FB4C9B">
        <w:rPr>
          <w:b/>
        </w:rPr>
        <w:t>135</w:t>
      </w:r>
      <w:r w:rsidRPr="00FB4C9B">
        <w:t>: 178-184</w:t>
      </w:r>
    </w:p>
    <w:p w:rsidR="00FB4C9B" w:rsidRPr="00FB4C9B" w:rsidRDefault="00FB4C9B" w:rsidP="00FB4C9B">
      <w:pPr>
        <w:pStyle w:val="EndNoteBibliography"/>
        <w:spacing w:after="0"/>
      </w:pPr>
      <w:r w:rsidRPr="00FB4C9B">
        <w:t>[44]</w:t>
      </w:r>
      <w:r w:rsidRPr="00FB4C9B">
        <w:tab/>
        <w:t>Rajeev SP, Sprung VS, Roberts C</w:t>
      </w:r>
      <w:r w:rsidRPr="00FB4C9B">
        <w:rPr>
          <w:i/>
        </w:rPr>
        <w:t>, et al.</w:t>
      </w:r>
      <w:r w:rsidRPr="00FB4C9B">
        <w:t xml:space="preserve"> Compensatory changes in energy balance during dapagliflozin treatment in type 2 diabetes mellitus: a randomised double-blind, placebo-controlled, cross-over trial (ENERGIZE)-study protocol. BMJ open. 2017; </w:t>
      </w:r>
      <w:r w:rsidRPr="00FB4C9B">
        <w:rPr>
          <w:b/>
        </w:rPr>
        <w:t>7</w:t>
      </w:r>
      <w:r w:rsidRPr="00FB4C9B">
        <w:t>: e013539</w:t>
      </w:r>
    </w:p>
    <w:p w:rsidR="00FB4C9B" w:rsidRPr="00FB4C9B" w:rsidRDefault="00FB4C9B" w:rsidP="00FB4C9B">
      <w:pPr>
        <w:pStyle w:val="EndNoteBibliography"/>
        <w:spacing w:after="0"/>
      </w:pPr>
      <w:r w:rsidRPr="00FB4C9B">
        <w:t>[45]</w:t>
      </w:r>
      <w:r w:rsidRPr="00FB4C9B">
        <w:tab/>
        <w:t>SURYA PANICKER RAJEEV CAR, DANIEL J. CUTHBERTSON, VICTORIA S. SPRUNG, EMILY BROWN, JASON C. HALFORD, JR., JOANNE A. HARROLD, GRAHAM J. KEMP, ANDREJ STANCAK, JOHN P. WILDING. Changes in Energy Balance during Dapagliflozin Therapy in Type 2 Diabetes—The Energize Study.  American Diabetes Association Scientific Sessions. Orlando, Fl, 2018</w:t>
      </w:r>
    </w:p>
    <w:p w:rsidR="00FB4C9B" w:rsidRPr="00FB4C9B" w:rsidRDefault="00FB4C9B" w:rsidP="00FB4C9B">
      <w:pPr>
        <w:pStyle w:val="EndNoteBibliography"/>
        <w:spacing w:after="0"/>
      </w:pPr>
      <w:r w:rsidRPr="00FB4C9B">
        <w:t>[46]</w:t>
      </w:r>
      <w:r w:rsidRPr="00FB4C9B">
        <w:tab/>
        <w:t xml:space="preserve">Ferrannini E. Sodium-Glucose Co-transporters and Their Inhibition: Clinical Physiology. Cell Metab. 2017; </w:t>
      </w:r>
      <w:r w:rsidRPr="00FB4C9B">
        <w:rPr>
          <w:b/>
        </w:rPr>
        <w:t>26</w:t>
      </w:r>
      <w:r w:rsidRPr="00FB4C9B">
        <w:t>: 27-38</w:t>
      </w:r>
    </w:p>
    <w:p w:rsidR="00FB4C9B" w:rsidRPr="00FB4C9B" w:rsidRDefault="00FB4C9B" w:rsidP="00FB4C9B">
      <w:pPr>
        <w:pStyle w:val="EndNoteBibliography"/>
        <w:spacing w:after="0"/>
      </w:pPr>
      <w:r w:rsidRPr="00FB4C9B">
        <w:t>[47]</w:t>
      </w:r>
      <w:r w:rsidRPr="00FB4C9B">
        <w:tab/>
        <w:t>Ferrannini E, Muscelli E, Frascerra S</w:t>
      </w:r>
      <w:r w:rsidRPr="00FB4C9B">
        <w:rPr>
          <w:i/>
        </w:rPr>
        <w:t>, et al.</w:t>
      </w:r>
      <w:r w:rsidRPr="00FB4C9B">
        <w:t xml:space="preserve"> Metabolic response to sodium-glucose cotransporter 2 inhibition in type 2 diabetic patients. J Clin Invest. 2014; </w:t>
      </w:r>
      <w:r w:rsidRPr="00FB4C9B">
        <w:rPr>
          <w:b/>
        </w:rPr>
        <w:t>124</w:t>
      </w:r>
      <w:r w:rsidRPr="00FB4C9B">
        <w:t>: 499-508</w:t>
      </w:r>
    </w:p>
    <w:p w:rsidR="00FB4C9B" w:rsidRPr="00FB4C9B" w:rsidRDefault="00FB4C9B" w:rsidP="00FB4C9B">
      <w:pPr>
        <w:pStyle w:val="EndNoteBibliography"/>
        <w:spacing w:after="0"/>
      </w:pPr>
      <w:r w:rsidRPr="00FB4C9B">
        <w:t>[48]</w:t>
      </w:r>
      <w:r w:rsidRPr="00FB4C9B">
        <w:tab/>
        <w:t>Merovci A, Solis-Herrera C, Daniele G</w:t>
      </w:r>
      <w:r w:rsidRPr="00FB4C9B">
        <w:rPr>
          <w:i/>
        </w:rPr>
        <w:t>, et al.</w:t>
      </w:r>
      <w:r w:rsidRPr="00FB4C9B">
        <w:t xml:space="preserve"> Dapagliflozin improves muscle insulin sensitivity but enhances endogenous glucose production. J Clin Invest. 2014; </w:t>
      </w:r>
      <w:r w:rsidRPr="00FB4C9B">
        <w:rPr>
          <w:b/>
        </w:rPr>
        <w:t>124</w:t>
      </w:r>
      <w:r w:rsidRPr="00FB4C9B">
        <w:t>: 509-514</w:t>
      </w:r>
    </w:p>
    <w:p w:rsidR="00FB4C9B" w:rsidRPr="00FB4C9B" w:rsidRDefault="00FB4C9B" w:rsidP="00FB4C9B">
      <w:pPr>
        <w:pStyle w:val="EndNoteBibliography"/>
        <w:spacing w:after="0"/>
      </w:pPr>
      <w:r w:rsidRPr="00FB4C9B">
        <w:t>[49]</w:t>
      </w:r>
      <w:r w:rsidRPr="00FB4C9B">
        <w:tab/>
        <w:t>Sasaki M, Sasako T, Kubota N</w:t>
      </w:r>
      <w:r w:rsidRPr="00FB4C9B">
        <w:rPr>
          <w:i/>
        </w:rPr>
        <w:t>, et al.</w:t>
      </w:r>
      <w:r w:rsidRPr="00FB4C9B">
        <w:t xml:space="preserve"> Dual Regulation of Gluconeogenesis by Insulin and Glucose in the Proximal Tubules of the Kidney. 2017; </w:t>
      </w:r>
      <w:r w:rsidRPr="00FB4C9B">
        <w:rPr>
          <w:b/>
        </w:rPr>
        <w:t>66</w:t>
      </w:r>
      <w:r w:rsidRPr="00FB4C9B">
        <w:t>: 2339-2350</w:t>
      </w:r>
    </w:p>
    <w:p w:rsidR="00FB4C9B" w:rsidRPr="00FB4C9B" w:rsidRDefault="00FB4C9B" w:rsidP="00FB4C9B">
      <w:pPr>
        <w:pStyle w:val="EndNoteBibliography"/>
        <w:spacing w:after="0"/>
      </w:pPr>
      <w:r w:rsidRPr="00FB4C9B">
        <w:t>[50]</w:t>
      </w:r>
      <w:r w:rsidRPr="00FB4C9B">
        <w:tab/>
        <w:t xml:space="preserve">Halestrap AP. Monocarboxylic acid transport. Comprehensive Physiology. 2013; </w:t>
      </w:r>
      <w:r w:rsidRPr="00FB4C9B">
        <w:rPr>
          <w:b/>
        </w:rPr>
        <w:t>3</w:t>
      </w:r>
      <w:r w:rsidRPr="00FB4C9B">
        <w:t>: 1611-1643</w:t>
      </w:r>
    </w:p>
    <w:p w:rsidR="00FB4C9B" w:rsidRPr="00FB4C9B" w:rsidRDefault="00FB4C9B" w:rsidP="00FB4C9B">
      <w:pPr>
        <w:pStyle w:val="EndNoteBibliography"/>
        <w:spacing w:after="0"/>
      </w:pPr>
      <w:r w:rsidRPr="00FB4C9B">
        <w:t>[51]</w:t>
      </w:r>
      <w:r w:rsidRPr="00FB4C9B">
        <w:tab/>
        <w:t>Ferrannini E, Baldi S, Frascerra S</w:t>
      </w:r>
      <w:r w:rsidRPr="00FB4C9B">
        <w:rPr>
          <w:i/>
        </w:rPr>
        <w:t>, et al.</w:t>
      </w:r>
      <w:r w:rsidRPr="00FB4C9B">
        <w:t xml:space="preserve"> Shift to fatty substrates utilization in response to sodium-glucose co-transporter-2 inhibition in nondiabetic subjects and type 2 diabetic patients. Diabetes. 2016: </w:t>
      </w:r>
    </w:p>
    <w:p w:rsidR="00FB4C9B" w:rsidRPr="00FB4C9B" w:rsidRDefault="00FB4C9B" w:rsidP="00FB4C9B">
      <w:pPr>
        <w:pStyle w:val="EndNoteBibliography"/>
        <w:spacing w:after="0"/>
      </w:pPr>
      <w:r w:rsidRPr="00FB4C9B">
        <w:t>[52]</w:t>
      </w:r>
      <w:r w:rsidRPr="00FB4C9B">
        <w:tab/>
        <w:t xml:space="preserve">DeFronzo RA, Norton L, Abdul-Ghani M. Renal, metabolic and cardiovascular considerations of SGLT2 inhibition. Nature reviews Nephrology. 2017; </w:t>
      </w:r>
      <w:r w:rsidRPr="00FB4C9B">
        <w:rPr>
          <w:b/>
        </w:rPr>
        <w:t>13</w:t>
      </w:r>
      <w:r w:rsidRPr="00FB4C9B">
        <w:t>: 11-26</w:t>
      </w:r>
    </w:p>
    <w:p w:rsidR="00FB4C9B" w:rsidRPr="00FB4C9B" w:rsidRDefault="00FB4C9B" w:rsidP="00FB4C9B">
      <w:pPr>
        <w:pStyle w:val="EndNoteBibliography"/>
        <w:spacing w:after="0"/>
      </w:pPr>
      <w:r w:rsidRPr="00FB4C9B">
        <w:t>[53]</w:t>
      </w:r>
      <w:r w:rsidRPr="00FB4C9B">
        <w:tab/>
        <w:t>Chino Y, Samukawa Y, Sakai S</w:t>
      </w:r>
      <w:r w:rsidRPr="00FB4C9B">
        <w:rPr>
          <w:i/>
        </w:rPr>
        <w:t>, et al.</w:t>
      </w:r>
      <w:r w:rsidRPr="00FB4C9B">
        <w:t xml:space="preserve"> SGLT2 inhibitor lowers serum uric acid through alteration of uric acid transport activity in renal tubule by increased glycosuria. Biopharm Drug Dispos. 2014; </w:t>
      </w:r>
      <w:r w:rsidRPr="00FB4C9B">
        <w:rPr>
          <w:b/>
        </w:rPr>
        <w:t>35</w:t>
      </w:r>
      <w:r w:rsidRPr="00FB4C9B">
        <w:t>: 391-404</w:t>
      </w:r>
    </w:p>
    <w:p w:rsidR="00FB4C9B" w:rsidRPr="00FB4C9B" w:rsidRDefault="00FB4C9B" w:rsidP="00FB4C9B">
      <w:pPr>
        <w:pStyle w:val="EndNoteBibliography"/>
        <w:spacing w:after="0"/>
      </w:pPr>
      <w:r w:rsidRPr="00FB4C9B">
        <w:t>[54]</w:t>
      </w:r>
      <w:r w:rsidRPr="00FB4C9B">
        <w:tab/>
        <w:t>Ferrannini E, Baldi S, Frascerra S</w:t>
      </w:r>
      <w:r w:rsidRPr="00FB4C9B">
        <w:rPr>
          <w:i/>
        </w:rPr>
        <w:t>, et al.</w:t>
      </w:r>
      <w:r w:rsidRPr="00FB4C9B">
        <w:t xml:space="preserve"> Renal Handling of Ketones in Response to Sodium-Glucose Cotransporter 2 Inhibition in Patients With Type 2 Diabetes. Diabetes Care. 2017; </w:t>
      </w:r>
      <w:r w:rsidRPr="00FB4C9B">
        <w:rPr>
          <w:b/>
        </w:rPr>
        <w:t>40</w:t>
      </w:r>
      <w:r w:rsidRPr="00FB4C9B">
        <w:t>: 771-776</w:t>
      </w:r>
    </w:p>
    <w:p w:rsidR="00FB4C9B" w:rsidRPr="00FB4C9B" w:rsidRDefault="00FB4C9B" w:rsidP="00FB4C9B">
      <w:pPr>
        <w:pStyle w:val="EndNoteBibliography"/>
        <w:spacing w:after="0"/>
      </w:pPr>
      <w:r w:rsidRPr="00FB4C9B">
        <w:t>[55]</w:t>
      </w:r>
      <w:r w:rsidRPr="00FB4C9B">
        <w:tab/>
        <w:t xml:space="preserve">Kohan DE, Fioretto P, Tang W, List JF. Long-term study of patients with type 2 diabetes and moderate renal impairment shows that dapagliflozin reduces weight and blood pressure but does not improve glycemic control. Kidney Int. 2014; </w:t>
      </w:r>
      <w:r w:rsidRPr="00FB4C9B">
        <w:rPr>
          <w:b/>
        </w:rPr>
        <w:t>85</w:t>
      </w:r>
      <w:r w:rsidRPr="00FB4C9B">
        <w:t>: 962-971</w:t>
      </w:r>
    </w:p>
    <w:p w:rsidR="00FB4C9B" w:rsidRPr="00FB4C9B" w:rsidRDefault="00FB4C9B" w:rsidP="00FB4C9B">
      <w:pPr>
        <w:pStyle w:val="EndNoteBibliography"/>
        <w:spacing w:after="0"/>
      </w:pPr>
      <w:r w:rsidRPr="00FB4C9B">
        <w:t>[56]</w:t>
      </w:r>
      <w:r w:rsidRPr="00FB4C9B">
        <w:tab/>
        <w:t>Bilezikian JP, Watts NB, Usiskin K</w:t>
      </w:r>
      <w:r w:rsidRPr="00FB4C9B">
        <w:rPr>
          <w:i/>
        </w:rPr>
        <w:t>, et al.</w:t>
      </w:r>
      <w:r w:rsidRPr="00FB4C9B">
        <w:t xml:space="preserve"> Evaluation of Bone Mineral Density and Bone Biomarkers in Patients With Type 2 Diabetes Treated With Canagliflozin. The Journal of clinical endocrinology and metabolism. 2016; </w:t>
      </w:r>
      <w:r w:rsidRPr="00FB4C9B">
        <w:rPr>
          <w:b/>
        </w:rPr>
        <w:t>101</w:t>
      </w:r>
      <w:r w:rsidRPr="00FB4C9B">
        <w:t>: 44-51</w:t>
      </w:r>
    </w:p>
    <w:p w:rsidR="00FB4C9B" w:rsidRPr="00FB4C9B" w:rsidRDefault="00FB4C9B" w:rsidP="00FB4C9B">
      <w:pPr>
        <w:pStyle w:val="EndNoteBibliography"/>
        <w:spacing w:after="0"/>
      </w:pPr>
      <w:r w:rsidRPr="00FB4C9B">
        <w:t>[57]</w:t>
      </w:r>
      <w:r w:rsidRPr="00FB4C9B">
        <w:tab/>
        <w:t>Watts NB, Bilezikian JP, Usiskin K</w:t>
      </w:r>
      <w:r w:rsidRPr="00FB4C9B">
        <w:rPr>
          <w:i/>
        </w:rPr>
        <w:t>, et al.</w:t>
      </w:r>
      <w:r w:rsidRPr="00FB4C9B">
        <w:t xml:space="preserve"> Effects of Canagliflozin on Fracture Risk in Patients With Type 2 Diabetes Mellitus. The Journal of clinical endocrinology and metabolism. 2016; </w:t>
      </w:r>
      <w:r w:rsidRPr="00FB4C9B">
        <w:rPr>
          <w:b/>
        </w:rPr>
        <w:t>101</w:t>
      </w:r>
      <w:r w:rsidRPr="00FB4C9B">
        <w:t>: 157-166</w:t>
      </w:r>
    </w:p>
    <w:p w:rsidR="00FB4C9B" w:rsidRPr="00FB4C9B" w:rsidRDefault="00FB4C9B" w:rsidP="00FB4C9B">
      <w:pPr>
        <w:pStyle w:val="EndNoteBibliography"/>
        <w:spacing w:after="0"/>
      </w:pPr>
      <w:r w:rsidRPr="00FB4C9B">
        <w:lastRenderedPageBreak/>
        <w:t>[58]</w:t>
      </w:r>
      <w:r w:rsidRPr="00FB4C9B">
        <w:tab/>
        <w:t xml:space="preserve">Taylor SI, Blau JE, Rother KI. Possible adverse effects of SGLT2 inhibitors on bone. The lancet Diabetes &amp; endocrinology. 2015; </w:t>
      </w:r>
      <w:r w:rsidRPr="00FB4C9B">
        <w:rPr>
          <w:b/>
        </w:rPr>
        <w:t>3</w:t>
      </w:r>
      <w:r w:rsidRPr="00FB4C9B">
        <w:t>: 8-10</w:t>
      </w:r>
    </w:p>
    <w:p w:rsidR="00FB4C9B" w:rsidRPr="00FB4C9B" w:rsidRDefault="00FB4C9B" w:rsidP="00FB4C9B">
      <w:pPr>
        <w:pStyle w:val="EndNoteBibliography"/>
        <w:spacing w:after="0"/>
      </w:pPr>
      <w:r w:rsidRPr="00FB4C9B">
        <w:t>[59]</w:t>
      </w:r>
      <w:r w:rsidRPr="00FB4C9B">
        <w:tab/>
        <w:t>Ljunggren, Ouml, Bolinder J</w:t>
      </w:r>
      <w:r w:rsidRPr="00FB4C9B">
        <w:rPr>
          <w:i/>
        </w:rPr>
        <w:t>, et al.</w:t>
      </w:r>
      <w:r w:rsidRPr="00FB4C9B">
        <w:t xml:space="preserve"> Dapagliflozin has no effect on markers of bone formation and resorption or bone mineral density in patients with inadequately controlled type 2 diabetes mellitus on metformin. Diabetes, Obesity &amp; Metabolism. 2012; </w:t>
      </w:r>
      <w:r w:rsidRPr="00FB4C9B">
        <w:rPr>
          <w:b/>
        </w:rPr>
        <w:t>14</w:t>
      </w:r>
      <w:r w:rsidRPr="00FB4C9B">
        <w:t>: 990</w:t>
      </w:r>
    </w:p>
    <w:p w:rsidR="00FB4C9B" w:rsidRPr="00FB4C9B" w:rsidRDefault="00FB4C9B" w:rsidP="00FB4C9B">
      <w:pPr>
        <w:pStyle w:val="EndNoteBibliography"/>
        <w:spacing w:after="0"/>
      </w:pPr>
      <w:r w:rsidRPr="00FB4C9B">
        <w:t>[60]</w:t>
      </w:r>
      <w:r w:rsidRPr="00FB4C9B">
        <w:tab/>
        <w:t>Blau JE, Bauman V, Conway EM</w:t>
      </w:r>
      <w:r w:rsidRPr="00FB4C9B">
        <w:rPr>
          <w:i/>
        </w:rPr>
        <w:t>, et al.</w:t>
      </w:r>
      <w:r w:rsidRPr="00FB4C9B">
        <w:t xml:space="preserve"> Canagliflozin triggers the FGF23/1,25-dihydroxyvitamin D/PTH axis in healthy volunteers in a randomized crossover study. JCI insight. 2018; </w:t>
      </w:r>
      <w:r w:rsidRPr="00FB4C9B">
        <w:rPr>
          <w:b/>
        </w:rPr>
        <w:t>3</w:t>
      </w:r>
      <w:r w:rsidRPr="00FB4C9B">
        <w:t xml:space="preserve">: </w:t>
      </w:r>
    </w:p>
    <w:p w:rsidR="00FB4C9B" w:rsidRPr="00FB4C9B" w:rsidRDefault="00FB4C9B" w:rsidP="00FB4C9B">
      <w:pPr>
        <w:pStyle w:val="EndNoteBibliography"/>
        <w:spacing w:after="0"/>
      </w:pPr>
      <w:r w:rsidRPr="00FB4C9B">
        <w:t>[61]</w:t>
      </w:r>
      <w:r w:rsidRPr="00FB4C9B">
        <w:tab/>
        <w:t xml:space="preserve">Rajagopalan S, Brook R. Canagliflozin and Cardiovascular and Renal Events in Type 2 Diabetes. N Engl J Med. 2017; </w:t>
      </w:r>
      <w:r w:rsidRPr="00FB4C9B">
        <w:rPr>
          <w:b/>
        </w:rPr>
        <w:t>377</w:t>
      </w:r>
      <w:r w:rsidRPr="00FB4C9B">
        <w:t>: 2098-2099</w:t>
      </w:r>
    </w:p>
    <w:p w:rsidR="00FB4C9B" w:rsidRPr="00FB4C9B" w:rsidRDefault="00FB4C9B" w:rsidP="00FB4C9B">
      <w:pPr>
        <w:pStyle w:val="EndNoteBibliography"/>
        <w:spacing w:after="0"/>
      </w:pPr>
      <w:r w:rsidRPr="00FB4C9B">
        <w:t>[62]</w:t>
      </w:r>
      <w:r w:rsidRPr="00FB4C9B">
        <w:tab/>
        <w:t xml:space="preserve">Monami M, Nardini C, Mannucci E. Efficacy and safety of sodium glucose co-transport-2 inhibitors in type 2 diabetes: a meta-analysis of randomized clinical trials. Diabetes, obesity &amp; metabolism. 2014; </w:t>
      </w:r>
      <w:r w:rsidRPr="00FB4C9B">
        <w:rPr>
          <w:b/>
        </w:rPr>
        <w:t>16</w:t>
      </w:r>
      <w:r w:rsidRPr="00FB4C9B">
        <w:t>: 457-466</w:t>
      </w:r>
    </w:p>
    <w:p w:rsidR="00FB4C9B" w:rsidRPr="00FB4C9B" w:rsidRDefault="00FB4C9B" w:rsidP="00FB4C9B">
      <w:pPr>
        <w:pStyle w:val="EndNoteBibliography"/>
        <w:spacing w:after="0"/>
      </w:pPr>
      <w:r w:rsidRPr="00FB4C9B">
        <w:t>[63]</w:t>
      </w:r>
      <w:r w:rsidRPr="00FB4C9B">
        <w:tab/>
        <w:t xml:space="preserve">Dekkers CCJ, Gansevoort RT, Heerspink HJL. New Diabetes Therapies and Diabetic Kidney Disease Progression: the Role of SGLT-2 Inhibitors. Curr Diab Rep. 2018; </w:t>
      </w:r>
      <w:r w:rsidRPr="00FB4C9B">
        <w:rPr>
          <w:b/>
        </w:rPr>
        <w:t>18</w:t>
      </w:r>
      <w:r w:rsidRPr="00FB4C9B">
        <w:t>: 27</w:t>
      </w:r>
    </w:p>
    <w:p w:rsidR="00FB4C9B" w:rsidRPr="00FB4C9B" w:rsidRDefault="00FB4C9B" w:rsidP="00FB4C9B">
      <w:pPr>
        <w:pStyle w:val="EndNoteBibliography"/>
        <w:spacing w:after="0"/>
      </w:pPr>
      <w:r w:rsidRPr="00FB4C9B">
        <w:t>[64]</w:t>
      </w:r>
      <w:r w:rsidRPr="00FB4C9B">
        <w:tab/>
        <w:t xml:space="preserve">Komoroski B, Vachharajani N, Feng Y, Li L, Kornhauser D, Pfister M. Dapagliflozin, a novel, selective SGLT2 inhibitor, improved glycemic control over 2 weeks in patients with type 2 diabetes mellitus. Clin Pharmacol Ther. 2009; </w:t>
      </w:r>
      <w:r w:rsidRPr="00FB4C9B">
        <w:rPr>
          <w:b/>
        </w:rPr>
        <w:t>85</w:t>
      </w:r>
      <w:r w:rsidRPr="00FB4C9B">
        <w:t>: 513-519</w:t>
      </w:r>
    </w:p>
    <w:p w:rsidR="00FB4C9B" w:rsidRPr="00FB4C9B" w:rsidRDefault="00FB4C9B" w:rsidP="00FB4C9B">
      <w:pPr>
        <w:pStyle w:val="EndNoteBibliography"/>
        <w:spacing w:after="0"/>
      </w:pPr>
      <w:r w:rsidRPr="00FB4C9B">
        <w:t>[65]</w:t>
      </w:r>
      <w:r w:rsidRPr="00FB4C9B">
        <w:tab/>
        <w:t xml:space="preserve">Lambers Heerspink HJ, de Zeeuw D, Wie L, Leslie B, List J. Dapagliflozin a glucose-regulating drug with diuretic properties in subjects with type 2 diabetes. Diabetes, obesity &amp; metabolism. 2013; </w:t>
      </w:r>
      <w:r w:rsidRPr="00FB4C9B">
        <w:rPr>
          <w:b/>
        </w:rPr>
        <w:t>15</w:t>
      </w:r>
      <w:r w:rsidRPr="00FB4C9B">
        <w:t>: 853-862</w:t>
      </w:r>
    </w:p>
    <w:p w:rsidR="00FB4C9B" w:rsidRPr="00FB4C9B" w:rsidRDefault="00FB4C9B" w:rsidP="00FB4C9B">
      <w:pPr>
        <w:pStyle w:val="EndNoteBibliography"/>
        <w:spacing w:after="0"/>
      </w:pPr>
      <w:r w:rsidRPr="00FB4C9B">
        <w:t>[66]</w:t>
      </w:r>
      <w:r w:rsidRPr="00FB4C9B">
        <w:tab/>
        <w:t xml:space="preserve">Devineni D, Vaccaro N, Polidori D, Rusch S, Wajs E. Effects of hydrochlorothiazide on the pharmacokinetics, pharmacodynamics, and tolerability of canagliflozin, a sodium glucose co-transporter 2 inhibitor, in healthy participants. Clin Ther. 2014; </w:t>
      </w:r>
      <w:r w:rsidRPr="00FB4C9B">
        <w:rPr>
          <w:b/>
        </w:rPr>
        <w:t>36</w:t>
      </w:r>
      <w:r w:rsidRPr="00FB4C9B">
        <w:t>: 698-710</w:t>
      </w:r>
    </w:p>
    <w:p w:rsidR="00FB4C9B" w:rsidRPr="00FB4C9B" w:rsidRDefault="00FB4C9B" w:rsidP="00FB4C9B">
      <w:pPr>
        <w:pStyle w:val="EndNoteBibliography"/>
        <w:spacing w:after="0"/>
      </w:pPr>
      <w:r w:rsidRPr="00FB4C9B">
        <w:t>[67]</w:t>
      </w:r>
      <w:r w:rsidRPr="00FB4C9B">
        <w:tab/>
        <w:t xml:space="preserve">Rajasekeran H, Lytvyn Y, Cherney DZ. Sodium-glucose cotransporter 2 inhibition and cardiovascular risk reduction in patients with type 2 diabetes: the emerging role of natriuresis. Kidney Int. 2016; </w:t>
      </w:r>
      <w:r w:rsidRPr="00FB4C9B">
        <w:rPr>
          <w:b/>
        </w:rPr>
        <w:t>89</w:t>
      </w:r>
      <w:r w:rsidRPr="00FB4C9B">
        <w:t>: 524-526</w:t>
      </w:r>
    </w:p>
    <w:p w:rsidR="00FB4C9B" w:rsidRPr="00FB4C9B" w:rsidRDefault="00FB4C9B" w:rsidP="00FB4C9B">
      <w:pPr>
        <w:pStyle w:val="EndNoteBibliography"/>
        <w:spacing w:after="0"/>
      </w:pPr>
      <w:r w:rsidRPr="00FB4C9B">
        <w:t>[68]</w:t>
      </w:r>
      <w:r w:rsidRPr="00FB4C9B">
        <w:tab/>
        <w:t>Schneider MP, Raff U, Kopp C</w:t>
      </w:r>
      <w:r w:rsidRPr="00FB4C9B">
        <w:rPr>
          <w:i/>
        </w:rPr>
        <w:t>, et al.</w:t>
      </w:r>
      <w:r w:rsidRPr="00FB4C9B">
        <w:t xml:space="preserve"> Skin Sodium Concentration Correlates with Left Ventricular Hypertrophy in CKD. Journal of the American Society of Nephrology : JASN. 2017; </w:t>
      </w:r>
      <w:r w:rsidRPr="00FB4C9B">
        <w:rPr>
          <w:b/>
        </w:rPr>
        <w:t>28</w:t>
      </w:r>
      <w:r w:rsidRPr="00FB4C9B">
        <w:t>: 1867-1876</w:t>
      </w:r>
    </w:p>
    <w:p w:rsidR="00FB4C9B" w:rsidRPr="00FB4C9B" w:rsidRDefault="00FB4C9B" w:rsidP="00FB4C9B">
      <w:pPr>
        <w:pStyle w:val="EndNoteBibliography"/>
        <w:spacing w:after="0"/>
      </w:pPr>
      <w:r w:rsidRPr="00FB4C9B">
        <w:t>[69]</w:t>
      </w:r>
      <w:r w:rsidRPr="00FB4C9B">
        <w:tab/>
        <w:t>Karg MV, Bosch A, Kannenkeril D</w:t>
      </w:r>
      <w:r w:rsidRPr="00FB4C9B">
        <w:rPr>
          <w:i/>
        </w:rPr>
        <w:t>, et al.</w:t>
      </w:r>
      <w:r w:rsidRPr="00FB4C9B">
        <w:t xml:space="preserve"> SGLT-2-inhibition with dapagliflozin reduces tissue sodium content: a randomised controlled trial. Cardiovascular diabetology. 2018; </w:t>
      </w:r>
      <w:r w:rsidRPr="00FB4C9B">
        <w:rPr>
          <w:b/>
        </w:rPr>
        <w:t>17</w:t>
      </w:r>
      <w:r w:rsidRPr="00FB4C9B">
        <w:t>: 5</w:t>
      </w:r>
    </w:p>
    <w:p w:rsidR="00FB4C9B" w:rsidRPr="00FB4C9B" w:rsidRDefault="00FB4C9B" w:rsidP="00FB4C9B">
      <w:pPr>
        <w:pStyle w:val="EndNoteBibliography"/>
        <w:spacing w:after="0"/>
      </w:pPr>
      <w:r w:rsidRPr="00FB4C9B">
        <w:t>[70]</w:t>
      </w:r>
      <w:r w:rsidRPr="00FB4C9B">
        <w:tab/>
        <w:t xml:space="preserve">Vlachopoulos C, Aznaouridis K, Stefanadis C. Prediction of cardiovascular events and all-cause mortality with arterial stiffness: a systematic review and meta-analysis. J Am Coll Cardiol. 2010; </w:t>
      </w:r>
      <w:r w:rsidRPr="00FB4C9B">
        <w:rPr>
          <w:b/>
        </w:rPr>
        <w:t>55</w:t>
      </w:r>
      <w:r w:rsidRPr="00FB4C9B">
        <w:t>: 1318-1327</w:t>
      </w:r>
    </w:p>
    <w:p w:rsidR="00FB4C9B" w:rsidRPr="00FB4C9B" w:rsidRDefault="00FB4C9B" w:rsidP="00FB4C9B">
      <w:pPr>
        <w:pStyle w:val="EndNoteBibliography"/>
        <w:spacing w:after="0"/>
      </w:pPr>
      <w:r w:rsidRPr="00FB4C9B">
        <w:t>[71]</w:t>
      </w:r>
      <w:r w:rsidRPr="00FB4C9B">
        <w:tab/>
        <w:t xml:space="preserve">Chow B, Rabkin SW. The relationship between arterial stiffness and heart failure with preserved ejection fraction: a systemic meta-analysis. Heart failure reviews. 2015; </w:t>
      </w:r>
      <w:r w:rsidRPr="00FB4C9B">
        <w:rPr>
          <w:b/>
        </w:rPr>
        <w:t>20</w:t>
      </w:r>
      <w:r w:rsidRPr="00FB4C9B">
        <w:t>: 291-303</w:t>
      </w:r>
    </w:p>
    <w:p w:rsidR="00FB4C9B" w:rsidRPr="00FB4C9B" w:rsidRDefault="00FB4C9B" w:rsidP="00FB4C9B">
      <w:pPr>
        <w:pStyle w:val="EndNoteBibliography"/>
        <w:spacing w:after="0"/>
      </w:pPr>
      <w:r w:rsidRPr="00FB4C9B">
        <w:t>[72]</w:t>
      </w:r>
      <w:r w:rsidRPr="00FB4C9B">
        <w:tab/>
        <w:t>Cherney DZ, Perkins BA, Soleymanlou N</w:t>
      </w:r>
      <w:r w:rsidRPr="00FB4C9B">
        <w:rPr>
          <w:i/>
        </w:rPr>
        <w:t>, et al.</w:t>
      </w:r>
      <w:r w:rsidRPr="00FB4C9B">
        <w:t xml:space="preserve"> The effect of empagliflozin on arterial stiffness and heart rate variability in subjects with uncomplicated type 1 diabetes mellitus. Cardiovascular diabetology. 2014; </w:t>
      </w:r>
      <w:r w:rsidRPr="00FB4C9B">
        <w:rPr>
          <w:b/>
        </w:rPr>
        <w:t>13</w:t>
      </w:r>
      <w:r w:rsidRPr="00FB4C9B">
        <w:t>: 28-28</w:t>
      </w:r>
    </w:p>
    <w:p w:rsidR="00FB4C9B" w:rsidRPr="00FB4C9B" w:rsidRDefault="00FB4C9B" w:rsidP="00FB4C9B">
      <w:pPr>
        <w:pStyle w:val="EndNoteBibliography"/>
        <w:spacing w:after="0"/>
      </w:pPr>
      <w:r w:rsidRPr="00FB4C9B">
        <w:t>[73]</w:t>
      </w:r>
      <w:r w:rsidRPr="00FB4C9B">
        <w:tab/>
        <w:t xml:space="preserve">Heerspink HJ, Perkins BA, Fitchett DH, Husain M, Cherney DZ. Sodium Glucose Cotransporter 2 Inhibitors in the Treatment of Diabetes Mellitus: Cardiovascular and Kidney Effects, Potential Mechanisms, and Clinical Applications. Circulation. 2016; </w:t>
      </w:r>
      <w:r w:rsidRPr="00FB4C9B">
        <w:rPr>
          <w:b/>
        </w:rPr>
        <w:t>134</w:t>
      </w:r>
      <w:r w:rsidRPr="00FB4C9B">
        <w:t>: 752-772</w:t>
      </w:r>
    </w:p>
    <w:p w:rsidR="00FB4C9B" w:rsidRPr="00FB4C9B" w:rsidRDefault="00FB4C9B" w:rsidP="00FB4C9B">
      <w:pPr>
        <w:pStyle w:val="EndNoteBibliography"/>
        <w:spacing w:after="0"/>
      </w:pPr>
      <w:r w:rsidRPr="00FB4C9B">
        <w:t>[74]</w:t>
      </w:r>
      <w:r w:rsidRPr="00FB4C9B">
        <w:tab/>
        <w:t xml:space="preserve">Vallon V, Richter K, Blantz RC, Thomson S, Osswald H. Glomerular hyperfiltration in experimental diabetes mellitus: potential role of tubular reabsorption. Journal of the American Society of Nephrology : JASN. 1999; </w:t>
      </w:r>
      <w:r w:rsidRPr="00FB4C9B">
        <w:rPr>
          <w:b/>
        </w:rPr>
        <w:t>10</w:t>
      </w:r>
      <w:r w:rsidRPr="00FB4C9B">
        <w:t>: 2569-2576</w:t>
      </w:r>
    </w:p>
    <w:p w:rsidR="00FB4C9B" w:rsidRPr="00FB4C9B" w:rsidRDefault="00FB4C9B" w:rsidP="00FB4C9B">
      <w:pPr>
        <w:pStyle w:val="EndNoteBibliography"/>
        <w:spacing w:after="0"/>
      </w:pPr>
      <w:r w:rsidRPr="00FB4C9B">
        <w:t>[75]</w:t>
      </w:r>
      <w:r w:rsidRPr="00FB4C9B">
        <w:tab/>
        <w:t>Cherney DZ, Perkins BA, Soleymanlou N</w:t>
      </w:r>
      <w:r w:rsidRPr="00FB4C9B">
        <w:rPr>
          <w:i/>
        </w:rPr>
        <w:t>, et al.</w:t>
      </w:r>
      <w:r w:rsidRPr="00FB4C9B">
        <w:t xml:space="preserve"> Sodium glucose cotransport-2 inhibition and intrarenal RAS activity in people with type 1 diabetes. Kidney Int. 2014; </w:t>
      </w:r>
      <w:r w:rsidRPr="00FB4C9B">
        <w:rPr>
          <w:b/>
        </w:rPr>
        <w:t>86</w:t>
      </w:r>
      <w:r w:rsidRPr="00FB4C9B">
        <w:t>: 1057-1058</w:t>
      </w:r>
    </w:p>
    <w:p w:rsidR="00FB4C9B" w:rsidRPr="00FB4C9B" w:rsidRDefault="00FB4C9B" w:rsidP="00FB4C9B">
      <w:pPr>
        <w:pStyle w:val="EndNoteBibliography"/>
        <w:spacing w:after="0"/>
      </w:pPr>
      <w:r w:rsidRPr="00FB4C9B">
        <w:t>[76]</w:t>
      </w:r>
      <w:r w:rsidRPr="00FB4C9B">
        <w:tab/>
        <w:t xml:space="preserve">Zatz R, Dunn BR, Meyer TW, Anderson S, Rennke HG, Brenner BM. Prevention of diabetic glomerulopathy by pharmacological amelioration of glomerular capillary hypertension. J Clin Invest. 1986; </w:t>
      </w:r>
      <w:r w:rsidRPr="00FB4C9B">
        <w:rPr>
          <w:b/>
        </w:rPr>
        <w:t>77</w:t>
      </w:r>
      <w:r w:rsidRPr="00FB4C9B">
        <w:t>: 1925-1930</w:t>
      </w:r>
    </w:p>
    <w:p w:rsidR="00FB4C9B" w:rsidRPr="00FB4C9B" w:rsidRDefault="00FB4C9B" w:rsidP="00FB4C9B">
      <w:pPr>
        <w:pStyle w:val="EndNoteBibliography"/>
        <w:spacing w:after="0"/>
      </w:pPr>
      <w:r w:rsidRPr="00FB4C9B">
        <w:lastRenderedPageBreak/>
        <w:t>[77]</w:t>
      </w:r>
      <w:r w:rsidRPr="00FB4C9B">
        <w:tab/>
        <w:t xml:space="preserve">Weber MA, Mansfield TA, Alessi F, Iqbal N, Parikh S, Ptaszynska A. Effects of dapagliflozin on blood pressure in hypertensive diabetic patients on renin-angiotensin system blockade. Blood pressure. 2016; </w:t>
      </w:r>
      <w:r w:rsidRPr="00FB4C9B">
        <w:rPr>
          <w:b/>
        </w:rPr>
        <w:t>25</w:t>
      </w:r>
      <w:r w:rsidRPr="00FB4C9B">
        <w:t>: 93-103</w:t>
      </w:r>
    </w:p>
    <w:p w:rsidR="00FB4C9B" w:rsidRPr="00FB4C9B" w:rsidRDefault="00FB4C9B" w:rsidP="00FB4C9B">
      <w:pPr>
        <w:pStyle w:val="EndNoteBibliography"/>
        <w:spacing w:after="0"/>
      </w:pPr>
      <w:r w:rsidRPr="00FB4C9B">
        <w:t>[78]</w:t>
      </w:r>
      <w:r w:rsidRPr="00FB4C9B">
        <w:tab/>
        <w:t>Kojima N, Williams JM, Slaughter TN</w:t>
      </w:r>
      <w:r w:rsidRPr="00FB4C9B">
        <w:rPr>
          <w:i/>
        </w:rPr>
        <w:t>, et al.</w:t>
      </w:r>
      <w:r w:rsidRPr="00FB4C9B">
        <w:t xml:space="preserve"> Renoprotective effects of combined SGLT2 and ACE inhibitor therapy in diabetic Dahl S rats. Physiological reports. 2015; </w:t>
      </w:r>
      <w:r w:rsidRPr="00FB4C9B">
        <w:rPr>
          <w:b/>
        </w:rPr>
        <w:t>3</w:t>
      </w:r>
      <w:r w:rsidRPr="00FB4C9B">
        <w:t xml:space="preserve">: </w:t>
      </w:r>
    </w:p>
    <w:p w:rsidR="00FB4C9B" w:rsidRPr="00FB4C9B" w:rsidRDefault="00FB4C9B" w:rsidP="00FB4C9B">
      <w:pPr>
        <w:pStyle w:val="EndNoteBibliography"/>
        <w:spacing w:after="0"/>
      </w:pPr>
      <w:r w:rsidRPr="00FB4C9B">
        <w:t>[79]</w:t>
      </w:r>
      <w:r w:rsidRPr="00FB4C9B">
        <w:tab/>
        <w:t>Cherney DZI, Zinman B, Inzucchi SE</w:t>
      </w:r>
      <w:r w:rsidRPr="00FB4C9B">
        <w:rPr>
          <w:i/>
        </w:rPr>
        <w:t>, et al.</w:t>
      </w:r>
      <w:r w:rsidRPr="00FB4C9B">
        <w:t xml:space="preserve"> Effects of empagliflozin on the urinary albumin-to-creatinine ratio in patients with type 2 diabetes and established cardiovascular disease: an exploratory analysis from the EMPA-REG OUTCOME randomised, placebo-controlled trial. The lancet Diabetes &amp; endocrinology. 2017; </w:t>
      </w:r>
      <w:r w:rsidRPr="00FB4C9B">
        <w:rPr>
          <w:b/>
        </w:rPr>
        <w:t>5</w:t>
      </w:r>
      <w:r w:rsidRPr="00FB4C9B">
        <w:t>: 610-621</w:t>
      </w:r>
    </w:p>
    <w:p w:rsidR="00FB4C9B" w:rsidRPr="00FB4C9B" w:rsidRDefault="00FB4C9B" w:rsidP="00FB4C9B">
      <w:pPr>
        <w:pStyle w:val="EndNoteBibliography"/>
        <w:spacing w:after="0"/>
      </w:pPr>
      <w:r w:rsidRPr="00FB4C9B">
        <w:t>[80]</w:t>
      </w:r>
      <w:r w:rsidRPr="00FB4C9B">
        <w:tab/>
        <w:t xml:space="preserve">Wood IS, Trayhurn P. Glucose transporters (GLUT and SGLT): expanded families of sugar transport proteins. The British journal of nutrition. 2003; </w:t>
      </w:r>
      <w:r w:rsidRPr="00FB4C9B">
        <w:rPr>
          <w:b/>
        </w:rPr>
        <w:t>89</w:t>
      </w:r>
      <w:r w:rsidRPr="00FB4C9B">
        <w:t>: 3-9</w:t>
      </w:r>
    </w:p>
    <w:p w:rsidR="00FB4C9B" w:rsidRPr="00FB4C9B" w:rsidRDefault="00FB4C9B" w:rsidP="00FB4C9B">
      <w:pPr>
        <w:pStyle w:val="EndNoteBibliography"/>
        <w:spacing w:after="0"/>
      </w:pPr>
      <w:r w:rsidRPr="00FB4C9B">
        <w:t>[81]</w:t>
      </w:r>
      <w:r w:rsidRPr="00FB4C9B">
        <w:tab/>
        <w:t xml:space="preserve">Dekkers CCJ, Petrykiv S, Laverman GD, Cherney DZ, Gansevoort RT, Heerspink HJL. Effects of the SGLT-2 inhibitor dapagliflozin on glomerular and tubular injury markers. Diabetes, obesity &amp; metabolism. 2018; </w:t>
      </w:r>
      <w:r w:rsidRPr="00FB4C9B">
        <w:rPr>
          <w:b/>
        </w:rPr>
        <w:t>20</w:t>
      </w:r>
      <w:r w:rsidRPr="00FB4C9B">
        <w:t>: 1988-1993</w:t>
      </w:r>
    </w:p>
    <w:p w:rsidR="00FB4C9B" w:rsidRPr="00FB4C9B" w:rsidRDefault="00FB4C9B" w:rsidP="00FB4C9B">
      <w:pPr>
        <w:pStyle w:val="EndNoteBibliography"/>
        <w:spacing w:after="0"/>
      </w:pPr>
      <w:r w:rsidRPr="00FB4C9B">
        <w:t>[82]</w:t>
      </w:r>
      <w:r w:rsidRPr="00FB4C9B">
        <w:tab/>
        <w:t xml:space="preserve">Sano M, Takei M, Shiraishi Y, Suzuki Y. Increased Hematocrit During Sodium-Glucose Cotransporter 2 Inhibitor Therapy Indicates Recovery of Tubulointerstitial Function in Diabetic Kidneys. Journal of clinical medicine research. 2016; </w:t>
      </w:r>
      <w:r w:rsidRPr="00FB4C9B">
        <w:rPr>
          <w:b/>
        </w:rPr>
        <w:t>8</w:t>
      </w:r>
      <w:r w:rsidRPr="00FB4C9B">
        <w:t>: 844-847</w:t>
      </w:r>
    </w:p>
    <w:p w:rsidR="00FB4C9B" w:rsidRPr="00FB4C9B" w:rsidRDefault="00FB4C9B" w:rsidP="00FB4C9B">
      <w:pPr>
        <w:pStyle w:val="EndNoteBibliography"/>
        <w:spacing w:after="0"/>
      </w:pPr>
      <w:r w:rsidRPr="00FB4C9B">
        <w:t>[83]</w:t>
      </w:r>
      <w:r w:rsidRPr="00FB4C9B">
        <w:tab/>
        <w:t xml:space="preserve">Anker SD, Butler J. Empagliflozin, calcium, and SGLT1/2 receptor affinity: another piece of the puzzle. ESC Heart Fail. 2018; </w:t>
      </w:r>
      <w:r w:rsidRPr="00FB4C9B">
        <w:rPr>
          <w:b/>
        </w:rPr>
        <w:t>5</w:t>
      </w:r>
      <w:r w:rsidRPr="00FB4C9B">
        <w:t>: 549-551</w:t>
      </w:r>
    </w:p>
    <w:p w:rsidR="00FB4C9B" w:rsidRPr="00FB4C9B" w:rsidRDefault="00FB4C9B" w:rsidP="00FB4C9B">
      <w:pPr>
        <w:pStyle w:val="EndNoteBibliography"/>
      </w:pPr>
      <w:r w:rsidRPr="00FB4C9B">
        <w:t>[84]</w:t>
      </w:r>
      <w:r w:rsidRPr="00FB4C9B">
        <w:tab/>
        <w:t xml:space="preserve">Takebayashi K, Inukai T. Effect of Sodium Glucose Cotransporter 2 Inhibitors With Low SGLT2/SGLT1 Selectivity on Circulating Glucagon-Like Peptide 1 Levels in Type 2 Diabetes Mellitus. J Clin Med Res. 2017; </w:t>
      </w:r>
      <w:r w:rsidRPr="00FB4C9B">
        <w:rPr>
          <w:b/>
        </w:rPr>
        <w:t>9</w:t>
      </w:r>
      <w:r w:rsidRPr="00FB4C9B">
        <w:t>: 745-753</w:t>
      </w:r>
    </w:p>
    <w:p w:rsidR="00E371DA" w:rsidRPr="00C04277" w:rsidRDefault="00E371DA" w:rsidP="00E371DA">
      <w:pPr>
        <w:spacing w:after="0" w:line="360" w:lineRule="auto"/>
        <w:rPr>
          <w:i/>
        </w:rPr>
      </w:pPr>
      <w:r w:rsidRPr="00E371DA">
        <w:fldChar w:fldCharType="end"/>
      </w:r>
    </w:p>
    <w:p w:rsidR="004C03A7" w:rsidRDefault="004C03A7">
      <w:r>
        <w:br w:type="page"/>
      </w:r>
    </w:p>
    <w:p w:rsidR="004C03A7" w:rsidRPr="004C03A7" w:rsidRDefault="005B3AC3" w:rsidP="004C03A7">
      <w:pPr>
        <w:spacing w:after="0" w:line="360" w:lineRule="auto"/>
        <w:rPr>
          <w:b/>
          <w:lang w:val="en-US"/>
        </w:rPr>
      </w:pPr>
      <w:r>
        <w:rPr>
          <w:b/>
          <w:lang w:val="en-US"/>
        </w:rPr>
        <w:lastRenderedPageBreak/>
        <w:t>Table 1</w:t>
      </w:r>
    </w:p>
    <w:tbl>
      <w:tblPr>
        <w:tblStyle w:val="TableGrid"/>
        <w:tblW w:w="9209" w:type="dxa"/>
        <w:tblLook w:val="04A0" w:firstRow="1" w:lastRow="0" w:firstColumn="1" w:lastColumn="0" w:noHBand="0" w:noVBand="1"/>
      </w:tblPr>
      <w:tblGrid>
        <w:gridCol w:w="3397"/>
        <w:gridCol w:w="2835"/>
        <w:gridCol w:w="2977"/>
      </w:tblGrid>
      <w:tr w:rsidR="004C03A7" w:rsidRPr="004C03A7" w:rsidTr="00960E24">
        <w:tc>
          <w:tcPr>
            <w:tcW w:w="3397" w:type="dxa"/>
          </w:tcPr>
          <w:p w:rsidR="004C03A7" w:rsidRPr="004C03A7" w:rsidRDefault="004C03A7" w:rsidP="004C03A7">
            <w:pPr>
              <w:spacing w:line="360" w:lineRule="auto"/>
              <w:rPr>
                <w:lang w:val="en-US"/>
              </w:rPr>
            </w:pPr>
          </w:p>
        </w:tc>
        <w:tc>
          <w:tcPr>
            <w:tcW w:w="2835" w:type="dxa"/>
          </w:tcPr>
          <w:p w:rsidR="004C03A7" w:rsidRPr="004C03A7" w:rsidRDefault="004C03A7" w:rsidP="004C03A7">
            <w:pPr>
              <w:spacing w:line="360" w:lineRule="auto"/>
              <w:rPr>
                <w:b/>
                <w:lang w:val="en-US"/>
              </w:rPr>
            </w:pPr>
            <w:r w:rsidRPr="004C03A7">
              <w:rPr>
                <w:b/>
                <w:lang w:val="en-US"/>
              </w:rPr>
              <w:t>SGLT1</w:t>
            </w:r>
          </w:p>
        </w:tc>
        <w:tc>
          <w:tcPr>
            <w:tcW w:w="2977" w:type="dxa"/>
          </w:tcPr>
          <w:p w:rsidR="004C03A7" w:rsidRPr="004C03A7" w:rsidRDefault="004C03A7" w:rsidP="004C03A7">
            <w:pPr>
              <w:spacing w:line="360" w:lineRule="auto"/>
              <w:rPr>
                <w:b/>
                <w:lang w:val="en-US"/>
              </w:rPr>
            </w:pPr>
            <w:r w:rsidRPr="004C03A7">
              <w:rPr>
                <w:b/>
                <w:lang w:val="en-US"/>
              </w:rPr>
              <w:t>SGLT2</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Anatomical location</w:t>
            </w:r>
          </w:p>
        </w:tc>
        <w:tc>
          <w:tcPr>
            <w:tcW w:w="2835" w:type="dxa"/>
          </w:tcPr>
          <w:p w:rsidR="004C03A7" w:rsidRPr="004C03A7" w:rsidRDefault="004C03A7" w:rsidP="004C03A7">
            <w:pPr>
              <w:spacing w:line="360" w:lineRule="auto"/>
              <w:rPr>
                <w:lang w:val="en-US"/>
              </w:rPr>
            </w:pPr>
            <w:r w:rsidRPr="004C03A7">
              <w:rPr>
                <w:lang w:val="en-US"/>
              </w:rPr>
              <w:t xml:space="preserve">Intestine/kidney </w:t>
            </w:r>
          </w:p>
          <w:p w:rsidR="004C03A7" w:rsidRPr="004C03A7" w:rsidRDefault="004C03A7" w:rsidP="004C03A7">
            <w:pPr>
              <w:spacing w:line="360" w:lineRule="auto"/>
              <w:rPr>
                <w:lang w:val="en-US"/>
              </w:rPr>
            </w:pPr>
            <w:r w:rsidRPr="004C03A7">
              <w:rPr>
                <w:lang w:val="en-US"/>
              </w:rPr>
              <w:t>(segment 3)</w:t>
            </w:r>
          </w:p>
        </w:tc>
        <w:tc>
          <w:tcPr>
            <w:tcW w:w="2977" w:type="dxa"/>
          </w:tcPr>
          <w:p w:rsidR="004C03A7" w:rsidRPr="004C03A7" w:rsidRDefault="004C03A7" w:rsidP="004C03A7">
            <w:pPr>
              <w:spacing w:line="360" w:lineRule="auto"/>
              <w:rPr>
                <w:lang w:val="en-US"/>
              </w:rPr>
            </w:pPr>
            <w:r w:rsidRPr="004C03A7">
              <w:rPr>
                <w:lang w:val="en-US"/>
              </w:rPr>
              <w:t xml:space="preserve">Kidney </w:t>
            </w:r>
          </w:p>
          <w:p w:rsidR="004C03A7" w:rsidRPr="004C03A7" w:rsidRDefault="004C03A7" w:rsidP="004C03A7">
            <w:pPr>
              <w:spacing w:line="360" w:lineRule="auto"/>
              <w:rPr>
                <w:lang w:val="en-US"/>
              </w:rPr>
            </w:pPr>
            <w:r w:rsidRPr="004C03A7">
              <w:rPr>
                <w:lang w:val="en-US"/>
              </w:rPr>
              <w:t>(segments 1/2)</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Specificity</w:t>
            </w:r>
          </w:p>
        </w:tc>
        <w:tc>
          <w:tcPr>
            <w:tcW w:w="2835" w:type="dxa"/>
          </w:tcPr>
          <w:p w:rsidR="004C03A7" w:rsidRPr="004C03A7" w:rsidRDefault="004C03A7" w:rsidP="004C03A7">
            <w:pPr>
              <w:spacing w:line="360" w:lineRule="auto"/>
              <w:rPr>
                <w:lang w:val="en-US"/>
              </w:rPr>
            </w:pPr>
            <w:r w:rsidRPr="004C03A7">
              <w:rPr>
                <w:lang w:val="en-US"/>
              </w:rPr>
              <w:t>Glucose/galactose</w:t>
            </w:r>
          </w:p>
        </w:tc>
        <w:tc>
          <w:tcPr>
            <w:tcW w:w="2977" w:type="dxa"/>
          </w:tcPr>
          <w:p w:rsidR="004C03A7" w:rsidRPr="004C03A7" w:rsidRDefault="004C03A7" w:rsidP="004C03A7">
            <w:pPr>
              <w:spacing w:line="360" w:lineRule="auto"/>
              <w:rPr>
                <w:lang w:val="en-US"/>
              </w:rPr>
            </w:pPr>
            <w:r w:rsidRPr="004C03A7">
              <w:rPr>
                <w:lang w:val="en-US"/>
              </w:rPr>
              <w:t>Glucose</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Glucose affinity</w:t>
            </w:r>
          </w:p>
        </w:tc>
        <w:tc>
          <w:tcPr>
            <w:tcW w:w="2835" w:type="dxa"/>
          </w:tcPr>
          <w:p w:rsidR="004C03A7" w:rsidRPr="004C03A7" w:rsidRDefault="004C03A7" w:rsidP="004C03A7">
            <w:pPr>
              <w:spacing w:line="360" w:lineRule="auto"/>
              <w:rPr>
                <w:lang w:val="en-US"/>
              </w:rPr>
            </w:pPr>
            <w:r w:rsidRPr="004C03A7">
              <w:rPr>
                <w:lang w:val="en-US"/>
              </w:rPr>
              <w:t>High (Km=0.4mM)</w:t>
            </w:r>
          </w:p>
        </w:tc>
        <w:tc>
          <w:tcPr>
            <w:tcW w:w="2977" w:type="dxa"/>
          </w:tcPr>
          <w:p w:rsidR="004C03A7" w:rsidRPr="004C03A7" w:rsidRDefault="004C03A7" w:rsidP="004C03A7">
            <w:pPr>
              <w:spacing w:line="360" w:lineRule="auto"/>
              <w:rPr>
                <w:lang w:val="en-US"/>
              </w:rPr>
            </w:pPr>
            <w:r w:rsidRPr="004C03A7">
              <w:rPr>
                <w:lang w:val="en-US"/>
              </w:rPr>
              <w:t>Low (Km=2mM)</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Glucose transport capacity</w:t>
            </w:r>
          </w:p>
        </w:tc>
        <w:tc>
          <w:tcPr>
            <w:tcW w:w="2835" w:type="dxa"/>
          </w:tcPr>
          <w:p w:rsidR="004C03A7" w:rsidRPr="004C03A7" w:rsidRDefault="004C03A7" w:rsidP="004C03A7">
            <w:pPr>
              <w:spacing w:line="360" w:lineRule="auto"/>
              <w:rPr>
                <w:lang w:val="en-US"/>
              </w:rPr>
            </w:pPr>
            <w:r w:rsidRPr="004C03A7">
              <w:rPr>
                <w:lang w:val="en-US"/>
              </w:rPr>
              <w:t>Low</w:t>
            </w:r>
          </w:p>
        </w:tc>
        <w:tc>
          <w:tcPr>
            <w:tcW w:w="2977" w:type="dxa"/>
          </w:tcPr>
          <w:p w:rsidR="004C03A7" w:rsidRPr="004C03A7" w:rsidRDefault="004C03A7" w:rsidP="004C03A7">
            <w:pPr>
              <w:spacing w:line="360" w:lineRule="auto"/>
              <w:rPr>
                <w:lang w:val="en-US"/>
              </w:rPr>
            </w:pPr>
            <w:r w:rsidRPr="004C03A7">
              <w:rPr>
                <w:lang w:val="en-US"/>
              </w:rPr>
              <w:t>High (x5 fold higher)</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Physiological role</w:t>
            </w:r>
          </w:p>
        </w:tc>
        <w:tc>
          <w:tcPr>
            <w:tcW w:w="2835" w:type="dxa"/>
          </w:tcPr>
          <w:p w:rsidR="004C03A7" w:rsidRPr="004C03A7" w:rsidRDefault="004C03A7" w:rsidP="004C03A7">
            <w:pPr>
              <w:spacing w:line="360" w:lineRule="auto"/>
              <w:rPr>
                <w:lang w:val="en-US"/>
              </w:rPr>
            </w:pPr>
            <w:r w:rsidRPr="004C03A7">
              <w:rPr>
                <w:lang w:val="en-US"/>
              </w:rPr>
              <w:t xml:space="preserve">Inhibition of intestinal </w:t>
            </w:r>
          </w:p>
          <w:p w:rsidR="004C03A7" w:rsidRPr="004C03A7" w:rsidRDefault="004C03A7" w:rsidP="004C03A7">
            <w:pPr>
              <w:spacing w:line="360" w:lineRule="auto"/>
              <w:rPr>
                <w:lang w:val="en-US"/>
              </w:rPr>
            </w:pPr>
            <w:r w:rsidRPr="004C03A7">
              <w:rPr>
                <w:lang w:val="en-US"/>
              </w:rPr>
              <w:t xml:space="preserve">glucose uptake </w:t>
            </w:r>
          </w:p>
        </w:tc>
        <w:tc>
          <w:tcPr>
            <w:tcW w:w="2977" w:type="dxa"/>
          </w:tcPr>
          <w:p w:rsidR="004C03A7" w:rsidRPr="004C03A7" w:rsidRDefault="004C03A7" w:rsidP="004C03A7">
            <w:pPr>
              <w:spacing w:line="360" w:lineRule="auto"/>
              <w:rPr>
                <w:lang w:val="en-US"/>
              </w:rPr>
            </w:pPr>
            <w:r w:rsidRPr="004C03A7">
              <w:rPr>
                <w:lang w:val="en-US"/>
              </w:rPr>
              <w:t>Inhibition of renal</w:t>
            </w:r>
          </w:p>
          <w:p w:rsidR="004C03A7" w:rsidRPr="004C03A7" w:rsidRDefault="004C03A7" w:rsidP="004C03A7">
            <w:pPr>
              <w:spacing w:line="360" w:lineRule="auto"/>
              <w:rPr>
                <w:lang w:val="en-US"/>
              </w:rPr>
            </w:pPr>
            <w:r w:rsidRPr="004C03A7">
              <w:rPr>
                <w:lang w:val="en-US"/>
              </w:rPr>
              <w:t>glucose uptake</w:t>
            </w:r>
          </w:p>
        </w:tc>
      </w:tr>
      <w:tr w:rsidR="004C03A7" w:rsidRPr="004C03A7" w:rsidTr="00960E24">
        <w:tc>
          <w:tcPr>
            <w:tcW w:w="3397" w:type="dxa"/>
          </w:tcPr>
          <w:p w:rsidR="004C03A7" w:rsidRPr="004C03A7" w:rsidRDefault="004C03A7" w:rsidP="004C03A7">
            <w:pPr>
              <w:spacing w:line="360" w:lineRule="auto"/>
              <w:rPr>
                <w:b/>
                <w:lang w:val="en-US"/>
              </w:rPr>
            </w:pPr>
            <w:r w:rsidRPr="004C03A7">
              <w:rPr>
                <w:b/>
                <w:lang w:val="en-US"/>
              </w:rPr>
              <w:t xml:space="preserve">Clinical symptoms from mutation in transporter protein </w:t>
            </w:r>
          </w:p>
        </w:tc>
        <w:tc>
          <w:tcPr>
            <w:tcW w:w="2835" w:type="dxa"/>
          </w:tcPr>
          <w:p w:rsidR="004C03A7" w:rsidRPr="004C03A7" w:rsidRDefault="004C03A7" w:rsidP="004C03A7">
            <w:pPr>
              <w:spacing w:line="360" w:lineRule="auto"/>
              <w:rPr>
                <w:lang w:val="en-US"/>
              </w:rPr>
            </w:pPr>
            <w:proofErr w:type="spellStart"/>
            <w:r w:rsidRPr="004C03A7">
              <w:rPr>
                <w:lang w:val="en-US"/>
              </w:rPr>
              <w:t>Diarrhoea</w:t>
            </w:r>
            <w:proofErr w:type="spellEnd"/>
            <w:r w:rsidRPr="004C03A7">
              <w:rPr>
                <w:lang w:val="en-US"/>
              </w:rPr>
              <w:t xml:space="preserve"> </w:t>
            </w:r>
          </w:p>
        </w:tc>
        <w:tc>
          <w:tcPr>
            <w:tcW w:w="2977" w:type="dxa"/>
          </w:tcPr>
          <w:p w:rsidR="004C03A7" w:rsidRPr="004C03A7" w:rsidRDefault="004C03A7" w:rsidP="004C03A7">
            <w:pPr>
              <w:spacing w:line="360" w:lineRule="auto"/>
              <w:rPr>
                <w:lang w:val="en-US"/>
              </w:rPr>
            </w:pPr>
            <w:r w:rsidRPr="004C03A7">
              <w:rPr>
                <w:lang w:val="en-US"/>
              </w:rPr>
              <w:t>Glucosuria</w:t>
            </w:r>
          </w:p>
        </w:tc>
      </w:tr>
    </w:tbl>
    <w:p w:rsidR="004C03A7" w:rsidRPr="004C03A7" w:rsidRDefault="004C03A7" w:rsidP="004C03A7">
      <w:pPr>
        <w:spacing w:after="0" w:line="360" w:lineRule="auto"/>
        <w:rPr>
          <w:lang w:val="en-US"/>
        </w:rPr>
      </w:pPr>
    </w:p>
    <w:p w:rsidR="004C03A7" w:rsidRPr="004C03A7" w:rsidRDefault="004C03A7" w:rsidP="004C03A7">
      <w:pPr>
        <w:spacing w:after="0" w:line="360" w:lineRule="auto"/>
        <w:rPr>
          <w:lang w:val="en-US"/>
        </w:rPr>
      </w:pPr>
      <w:r w:rsidRPr="004C03A7">
        <w:rPr>
          <w:lang w:val="en-US"/>
        </w:rPr>
        <w:t>The differing clinical effects and side effect profile of the various SGLT2 inhibitors maybe explained by the relative specificity to the di</w:t>
      </w:r>
      <w:r w:rsidR="00DD1DE4">
        <w:rPr>
          <w:lang w:val="en-US"/>
        </w:rPr>
        <w:t>fferent SGLT receptors (Table 2</w:t>
      </w:r>
      <w:r w:rsidRPr="004C03A7">
        <w:rPr>
          <w:lang w:val="en-US"/>
        </w:rPr>
        <w:t>)</w:t>
      </w:r>
      <w:r w:rsidRPr="004C03A7">
        <w:rPr>
          <w:lang w:val="en-US"/>
        </w:rPr>
        <w:fldChar w:fldCharType="begin"/>
      </w:r>
      <w:r w:rsidR="00FB4C9B">
        <w:rPr>
          <w:lang w:val="en-US"/>
        </w:rPr>
        <w:instrText xml:space="preserve"> ADDIN EN.CITE &lt;EndNote&gt;&lt;Cite&gt;&lt;Author&gt;Anker&lt;/Author&gt;&lt;Year&gt;2018&lt;/Year&gt;&lt;RecNum&gt;0&lt;/RecNum&gt;&lt;IDText&gt;Empagliflozin, calcium, and SGLT1/2 receptor affinity: another piece of the puzzle&lt;/IDText&gt;&lt;DisplayText&gt;[83]&lt;/DisplayText&gt;&lt;record&gt;&lt;dates&gt;&lt;pub-dates&gt;&lt;date&gt;Aug&lt;/date&gt;&lt;/pub-dates&gt;&lt;year&gt;2018&lt;/year&gt;&lt;/dates&gt;&lt;keywords&gt;&lt;keyword&gt;*Benzhydryl Compounds&lt;/keyword&gt;&lt;keyword&gt;Calcium&lt;/keyword&gt;&lt;keyword&gt;Glucose&lt;/keyword&gt;&lt;keyword&gt;*Glucosides&lt;/keyword&gt;&lt;keyword&gt;Sodium-Glucose Transporter 1&lt;/keyword&gt;&lt;/keywords&gt;&lt;urls&gt;&lt;related-urls&gt;&lt;url&gt;http://dx.doi.org/10.1002/ehf2.12345&lt;/url&gt;&lt;/related-urls&gt;&lt;/urls&gt;&lt;isbn&gt;2055-5822&lt;/isbn&gt;&lt;custom2&gt;PMC6073022&lt;/custom2&gt;&lt;titles&gt;&lt;title&gt;Empagliflozin, calcium, and SGLT1/2 receptor affinity: another piece of the puzzle&lt;/title&gt;&lt;secondary-title&gt;ESC Heart Fail&lt;/secondary-title&gt;&lt;alt-title&gt;ESC heart failure&lt;/alt-title&gt;&lt;/titles&gt;&lt;pages&gt;549-551&lt;/pages&gt;&lt;number&gt;4&lt;/number&gt;&lt;contributors&gt;&lt;authors&gt;&lt;author&gt;Anker, S. D.&lt;/author&gt;&lt;author&gt;Butler, J.&lt;/author&gt;&lt;/authors&gt;&lt;/contributors&gt;&lt;edition&gt;2018/07/20&lt;/edition&gt;&lt;language&gt;eng&lt;/language&gt;&lt;added-date format="utc"&gt;1543479849&lt;/added-date&gt;&lt;ref-type name="Journal Article"&gt;17&lt;/ref-type&gt;&lt;auth-address&gt;Division of Cardiology and Metabolism, Department of Cardiology (CVK), Berlin-Brandenburg Center for Regenerative Therapies (BCRT), German Centre for Cardiovascular Research (DZHK) partner site Berlin, Charite Universitatsmedizin Berlin, Berlin, Germany.Department of Cardiology and Pneumology, University Medicine Gottingen (UMG), Gottingen, Germany.Department of Medicine, University of Mississippi, Jackson, MS, USA.&lt;/auth-address&gt;&lt;remote-database-provider&gt;NLM&lt;/remote-database-provider&gt;&lt;rec-number&gt;9451&lt;/rec-number&gt;&lt;last-updated-date format="utc"&gt;1543479849&lt;/last-updated-date&gt;&lt;accession-num&gt;30024112&lt;/accession-num&gt;&lt;electronic-resource-num&gt;10.1002/ehf2.12345&lt;/electronic-resource-num&gt;&lt;volume&gt;5&lt;/volume&gt;&lt;/record&gt;&lt;/Cite&gt;&lt;/EndNote&gt;</w:instrText>
      </w:r>
      <w:r w:rsidRPr="004C03A7">
        <w:rPr>
          <w:lang w:val="en-US"/>
        </w:rPr>
        <w:fldChar w:fldCharType="separate"/>
      </w:r>
      <w:r w:rsidR="00FB4C9B">
        <w:rPr>
          <w:noProof/>
          <w:lang w:val="en-US"/>
        </w:rPr>
        <w:t>[83]</w:t>
      </w:r>
      <w:r w:rsidRPr="004C03A7">
        <w:fldChar w:fldCharType="end"/>
      </w:r>
      <w:r w:rsidRPr="004C03A7">
        <w:rPr>
          <w:lang w:val="en-US"/>
        </w:rPr>
        <w:t>.</w:t>
      </w:r>
    </w:p>
    <w:p w:rsidR="004C03A7" w:rsidRPr="004C03A7" w:rsidRDefault="004C03A7" w:rsidP="004C03A7">
      <w:pPr>
        <w:spacing w:after="0" w:line="360" w:lineRule="auto"/>
        <w:rPr>
          <w:lang w:val="en-US"/>
        </w:rPr>
      </w:pPr>
    </w:p>
    <w:p w:rsidR="004C03A7" w:rsidRPr="004C03A7" w:rsidRDefault="004C03A7" w:rsidP="004C03A7">
      <w:pPr>
        <w:spacing w:after="0" w:line="360" w:lineRule="auto"/>
        <w:rPr>
          <w:lang w:val="en-US"/>
        </w:rPr>
      </w:pPr>
    </w:p>
    <w:p w:rsidR="004C03A7" w:rsidRPr="004C03A7" w:rsidRDefault="005B3AC3" w:rsidP="004C03A7">
      <w:pPr>
        <w:spacing w:after="0" w:line="360" w:lineRule="auto"/>
        <w:rPr>
          <w:b/>
          <w:lang w:val="en-US"/>
        </w:rPr>
      </w:pPr>
      <w:r>
        <w:rPr>
          <w:b/>
          <w:lang w:val="en-US"/>
        </w:rPr>
        <w:t>Table 2</w:t>
      </w:r>
    </w:p>
    <w:tbl>
      <w:tblPr>
        <w:tblStyle w:val="TableGrid"/>
        <w:tblW w:w="0" w:type="auto"/>
        <w:jc w:val="center"/>
        <w:tblLook w:val="04A0" w:firstRow="1" w:lastRow="0" w:firstColumn="1" w:lastColumn="0" w:noHBand="0" w:noVBand="1"/>
      </w:tblPr>
      <w:tblGrid>
        <w:gridCol w:w="2122"/>
        <w:gridCol w:w="3402"/>
      </w:tblGrid>
      <w:tr w:rsidR="004C03A7" w:rsidRPr="004C03A7" w:rsidTr="00960E24">
        <w:trPr>
          <w:jc w:val="center"/>
        </w:trPr>
        <w:tc>
          <w:tcPr>
            <w:tcW w:w="2122" w:type="dxa"/>
          </w:tcPr>
          <w:p w:rsidR="004C03A7" w:rsidRPr="004C03A7" w:rsidRDefault="004C03A7" w:rsidP="004C03A7">
            <w:pPr>
              <w:spacing w:line="360" w:lineRule="auto"/>
              <w:rPr>
                <w:b/>
                <w:lang w:val="en-US"/>
              </w:rPr>
            </w:pPr>
            <w:r w:rsidRPr="004C03A7">
              <w:rPr>
                <w:b/>
                <w:lang w:val="en-US"/>
              </w:rPr>
              <w:t>Drug name</w:t>
            </w:r>
          </w:p>
        </w:tc>
        <w:tc>
          <w:tcPr>
            <w:tcW w:w="3402" w:type="dxa"/>
          </w:tcPr>
          <w:p w:rsidR="004C03A7" w:rsidRPr="004C03A7" w:rsidRDefault="004C03A7" w:rsidP="004C03A7">
            <w:pPr>
              <w:spacing w:line="360" w:lineRule="auto"/>
              <w:rPr>
                <w:b/>
                <w:lang w:val="en-US"/>
              </w:rPr>
            </w:pPr>
            <w:r w:rsidRPr="004C03A7">
              <w:rPr>
                <w:b/>
                <w:lang w:val="en-US"/>
              </w:rPr>
              <w:t>SGLT2:SGLT1 relative specificity</w:t>
            </w:r>
          </w:p>
        </w:tc>
      </w:tr>
      <w:tr w:rsidR="004C03A7" w:rsidRPr="004C03A7" w:rsidTr="00960E24">
        <w:trPr>
          <w:jc w:val="center"/>
        </w:trPr>
        <w:tc>
          <w:tcPr>
            <w:tcW w:w="2122" w:type="dxa"/>
          </w:tcPr>
          <w:p w:rsidR="004C03A7" w:rsidRPr="004C03A7" w:rsidRDefault="004C03A7" w:rsidP="004C03A7">
            <w:pPr>
              <w:spacing w:line="360" w:lineRule="auto"/>
              <w:rPr>
                <w:lang w:val="en-US"/>
              </w:rPr>
            </w:pPr>
            <w:r w:rsidRPr="004C03A7">
              <w:rPr>
                <w:lang w:val="en-US"/>
              </w:rPr>
              <w:t>Empagliflozin</w:t>
            </w:r>
          </w:p>
        </w:tc>
        <w:tc>
          <w:tcPr>
            <w:tcW w:w="3402" w:type="dxa"/>
          </w:tcPr>
          <w:p w:rsidR="004C03A7" w:rsidRPr="004C03A7" w:rsidRDefault="004C03A7" w:rsidP="004C03A7">
            <w:pPr>
              <w:spacing w:line="360" w:lineRule="auto"/>
              <w:rPr>
                <w:lang w:val="en-US"/>
              </w:rPr>
            </w:pPr>
            <w:r w:rsidRPr="004C03A7">
              <w:rPr>
                <w:lang w:val="en-US"/>
              </w:rPr>
              <w:t>2500</w:t>
            </w:r>
          </w:p>
        </w:tc>
      </w:tr>
      <w:tr w:rsidR="004C03A7" w:rsidRPr="004C03A7" w:rsidTr="00960E24">
        <w:trPr>
          <w:jc w:val="center"/>
        </w:trPr>
        <w:tc>
          <w:tcPr>
            <w:tcW w:w="2122" w:type="dxa"/>
          </w:tcPr>
          <w:p w:rsidR="004C03A7" w:rsidRPr="004C03A7" w:rsidRDefault="004C03A7" w:rsidP="004C03A7">
            <w:pPr>
              <w:spacing w:line="360" w:lineRule="auto"/>
              <w:rPr>
                <w:lang w:val="en-US"/>
              </w:rPr>
            </w:pPr>
            <w:r w:rsidRPr="004C03A7">
              <w:rPr>
                <w:lang w:val="en-US"/>
              </w:rPr>
              <w:t>Ertugliflozin</w:t>
            </w:r>
          </w:p>
        </w:tc>
        <w:tc>
          <w:tcPr>
            <w:tcW w:w="3402" w:type="dxa"/>
          </w:tcPr>
          <w:p w:rsidR="004C03A7" w:rsidRPr="004C03A7" w:rsidRDefault="004C03A7" w:rsidP="004C03A7">
            <w:pPr>
              <w:spacing w:line="360" w:lineRule="auto"/>
              <w:rPr>
                <w:lang w:val="en-US"/>
              </w:rPr>
            </w:pPr>
            <w:r w:rsidRPr="004C03A7">
              <w:rPr>
                <w:lang w:val="en-US"/>
              </w:rPr>
              <w:t>2235</w:t>
            </w:r>
          </w:p>
        </w:tc>
      </w:tr>
      <w:tr w:rsidR="004C03A7" w:rsidRPr="004C03A7" w:rsidTr="00960E24">
        <w:trPr>
          <w:jc w:val="center"/>
        </w:trPr>
        <w:tc>
          <w:tcPr>
            <w:tcW w:w="2122" w:type="dxa"/>
          </w:tcPr>
          <w:p w:rsidR="004C03A7" w:rsidRPr="004C03A7" w:rsidRDefault="004C03A7" w:rsidP="004C03A7">
            <w:pPr>
              <w:spacing w:line="360" w:lineRule="auto"/>
              <w:rPr>
                <w:lang w:val="en-US"/>
              </w:rPr>
            </w:pPr>
            <w:r w:rsidRPr="004C03A7">
              <w:rPr>
                <w:lang w:val="en-US"/>
              </w:rPr>
              <w:t>Dapagliflozin</w:t>
            </w:r>
          </w:p>
        </w:tc>
        <w:tc>
          <w:tcPr>
            <w:tcW w:w="3402" w:type="dxa"/>
          </w:tcPr>
          <w:p w:rsidR="004C03A7" w:rsidRPr="004C03A7" w:rsidRDefault="004C03A7" w:rsidP="004C03A7">
            <w:pPr>
              <w:spacing w:line="360" w:lineRule="auto"/>
              <w:rPr>
                <w:lang w:val="en-US"/>
              </w:rPr>
            </w:pPr>
            <w:r w:rsidRPr="004C03A7">
              <w:rPr>
                <w:lang w:val="en-US"/>
              </w:rPr>
              <w:t>1200</w:t>
            </w:r>
          </w:p>
        </w:tc>
      </w:tr>
      <w:tr w:rsidR="004C03A7" w:rsidRPr="004C03A7" w:rsidTr="00960E24">
        <w:trPr>
          <w:jc w:val="center"/>
        </w:trPr>
        <w:tc>
          <w:tcPr>
            <w:tcW w:w="2122" w:type="dxa"/>
          </w:tcPr>
          <w:p w:rsidR="004C03A7" w:rsidRPr="004C03A7" w:rsidRDefault="004C03A7" w:rsidP="004C03A7">
            <w:pPr>
              <w:spacing w:line="360" w:lineRule="auto"/>
              <w:rPr>
                <w:lang w:val="en-US"/>
              </w:rPr>
            </w:pPr>
            <w:r w:rsidRPr="004C03A7">
              <w:rPr>
                <w:lang w:val="en-US"/>
              </w:rPr>
              <w:t>Canagliflozin</w:t>
            </w:r>
          </w:p>
        </w:tc>
        <w:tc>
          <w:tcPr>
            <w:tcW w:w="3402" w:type="dxa"/>
          </w:tcPr>
          <w:p w:rsidR="004C03A7" w:rsidRPr="004C03A7" w:rsidRDefault="004C03A7" w:rsidP="004C03A7">
            <w:pPr>
              <w:spacing w:line="360" w:lineRule="auto"/>
              <w:rPr>
                <w:lang w:val="en-US"/>
              </w:rPr>
            </w:pPr>
            <w:r w:rsidRPr="004C03A7">
              <w:rPr>
                <w:lang w:val="en-US"/>
              </w:rPr>
              <w:t>200</w:t>
            </w:r>
          </w:p>
        </w:tc>
      </w:tr>
      <w:tr w:rsidR="004C03A7" w:rsidRPr="004C03A7" w:rsidTr="00960E24">
        <w:trPr>
          <w:jc w:val="center"/>
        </w:trPr>
        <w:tc>
          <w:tcPr>
            <w:tcW w:w="2122" w:type="dxa"/>
          </w:tcPr>
          <w:p w:rsidR="004C03A7" w:rsidRPr="004C03A7" w:rsidRDefault="004C03A7" w:rsidP="004C03A7">
            <w:pPr>
              <w:spacing w:line="360" w:lineRule="auto"/>
              <w:rPr>
                <w:lang w:val="en-US"/>
              </w:rPr>
            </w:pPr>
            <w:r w:rsidRPr="004C03A7">
              <w:rPr>
                <w:lang w:val="en-US"/>
              </w:rPr>
              <w:t>Sotagliflozin</w:t>
            </w:r>
          </w:p>
        </w:tc>
        <w:tc>
          <w:tcPr>
            <w:tcW w:w="3402" w:type="dxa"/>
          </w:tcPr>
          <w:p w:rsidR="004C03A7" w:rsidRPr="004C03A7" w:rsidRDefault="004C03A7" w:rsidP="004C03A7">
            <w:pPr>
              <w:spacing w:line="360" w:lineRule="auto"/>
              <w:rPr>
                <w:lang w:val="en-US"/>
              </w:rPr>
            </w:pPr>
            <w:r w:rsidRPr="004C03A7">
              <w:rPr>
                <w:lang w:val="en-US"/>
              </w:rPr>
              <w:t>20</w:t>
            </w:r>
          </w:p>
        </w:tc>
      </w:tr>
    </w:tbl>
    <w:p w:rsidR="004C03A7" w:rsidRPr="004C03A7" w:rsidRDefault="004C03A7" w:rsidP="004C03A7">
      <w:pPr>
        <w:spacing w:after="0" w:line="360" w:lineRule="auto"/>
        <w:rPr>
          <w:lang w:val="en-US"/>
        </w:rPr>
      </w:pPr>
    </w:p>
    <w:p w:rsidR="004C03A7" w:rsidRPr="004C03A7" w:rsidRDefault="004C03A7" w:rsidP="004C03A7">
      <w:pPr>
        <w:spacing w:after="0" w:line="360" w:lineRule="auto"/>
      </w:pPr>
      <w:r w:rsidRPr="004C03A7">
        <w:rPr>
          <w:lang w:val="en-US"/>
        </w:rPr>
        <w:t xml:space="preserve">Empagliflozin has the highest selectivity for SGLT2 receptors (2500 fold). </w:t>
      </w:r>
      <w:r w:rsidRPr="004C03A7">
        <w:t xml:space="preserve">Dual SGLT1/2 inhibition (e.g. sotagliflozin) could potentially reduce </w:t>
      </w:r>
      <w:proofErr w:type="spellStart"/>
      <w:r w:rsidRPr="004C03A7">
        <w:t>hyperglycemia</w:t>
      </w:r>
      <w:proofErr w:type="spellEnd"/>
      <w:r w:rsidRPr="004C03A7">
        <w:t xml:space="preserve"> more than SGLT2-selective inhibition in patients with type 2 diabetes. </w:t>
      </w:r>
      <w:r w:rsidRPr="004C03A7">
        <w:rPr>
          <w:lang w:val="en-US"/>
        </w:rPr>
        <w:t>SGLT2 inhibitors with low SGLT2/1 selectivity increase circulating GLP1 concentrations probably due to inhibition of intestinal SGLT1 (and thus inhibiting intestinal glucose uptake). This is particularly apparent when these specific SGLT2 inhibitors are co-administered with DPP-IV inhibitors</w:t>
      </w:r>
      <w:r w:rsidRPr="004C03A7">
        <w:rPr>
          <w:lang w:val="en-US"/>
        </w:rPr>
        <w:fldChar w:fldCharType="begin"/>
      </w:r>
      <w:r w:rsidR="00FB4C9B">
        <w:rPr>
          <w:lang w:val="en-US"/>
        </w:rPr>
        <w:instrText xml:space="preserve"> ADDIN EN.CITE &lt;EndNote&gt;&lt;Cite&gt;&lt;Author&gt;Takebayashi&lt;/Author&gt;&lt;Year&gt;2017&lt;/Year&gt;&lt;RecNum&gt;0&lt;/RecNum&gt;&lt;IDText&gt;Effect of Sodium Glucose Cotransporter 2 Inhibitors With Low SGLT2/SGLT1 Selectivity on Circulating Glucagon-Like Peptide 1 Levels in Type 2 Diabetes Mellitus&lt;/IDText&gt;&lt;DisplayText&gt;[84]&lt;/DisplayText&gt;&lt;record&gt;&lt;dates&gt;&lt;pub-dates&gt;&lt;date&gt;Sep&lt;/date&gt;&lt;/pub-dates&gt;&lt;year&gt;2017&lt;/year&gt;&lt;/dates&gt;&lt;urls&gt;&lt;related-urls&gt;&lt;url&gt;http://dx.doi.org/10.14740/jocmr3112w&lt;/url&gt;&lt;/related-urls&gt;&lt;/urls&gt;&lt;isbn&gt;1918-3003 (Print)1918-3011 (Electronic)&lt;/isbn&gt;&lt;custom2&gt;5544478&lt;/custom2&gt;&lt;titles&gt;&lt;title&gt;Effect of Sodium Glucose Cotransporter 2 Inhibitors With Low SGLT2/SGLT1 Selectivity on Circulating Glucagon-Like Peptide 1 Levels in Type 2 Diabetes Mellitus&lt;/title&gt;&lt;secondary-title&gt;J Clin Med Res&lt;/secondary-title&gt;&lt;/titles&gt;&lt;pages&gt;745-53&lt;/pages&gt;&lt;number&gt;9&lt;/number&gt;&lt;contributors&gt;&lt;authors&gt;&lt;author&gt;Takebayashi, K.&lt;/author&gt;&lt;author&gt;Inukai, T.&lt;/author&gt;&lt;/authors&gt;&lt;/contributors&gt;&lt;language&gt;eng&lt;/language&gt;&lt;added-date format="utc"&gt;1543480207&lt;/added-date&gt;&lt;ref-type name="Journal Article"&gt;17&lt;/ref-type&gt;&lt;auth-address&gt;Department of Internal Medicine, Dokkyo Medical University Koshigaya Hospital, Koshigaya, Saitama, Japan&lt;/auth-address&gt;&lt;rec-number&gt;9453&lt;/rec-number&gt;&lt;last-updated-date format="utc"&gt;1543480207&lt;/last-updated-date&gt;&lt;accession-num&gt;28811850&lt;/accession-num&gt;&lt;electronic-resource-num&gt;10.14740/jocmr3112w&lt;/electronic-resource-num&gt;&lt;volume&gt;9&lt;/volume&gt;&lt;/record&gt;&lt;/Cite&gt;&lt;/EndNote&gt;</w:instrText>
      </w:r>
      <w:r w:rsidRPr="004C03A7">
        <w:rPr>
          <w:lang w:val="en-US"/>
        </w:rPr>
        <w:fldChar w:fldCharType="separate"/>
      </w:r>
      <w:r w:rsidR="00FB4C9B">
        <w:rPr>
          <w:noProof/>
          <w:lang w:val="en-US"/>
        </w:rPr>
        <w:t>[84]</w:t>
      </w:r>
      <w:r w:rsidRPr="004C03A7">
        <w:fldChar w:fldCharType="end"/>
      </w:r>
      <w:r w:rsidRPr="004C03A7">
        <w:rPr>
          <w:lang w:val="en-US"/>
        </w:rPr>
        <w:t xml:space="preserve">. </w:t>
      </w:r>
      <w:r w:rsidRPr="004C03A7">
        <w:t xml:space="preserve">However, altered gastrointestinal (GI) luminal glucose and tolerability maybe an issue. </w:t>
      </w:r>
    </w:p>
    <w:p w:rsidR="004C03A7" w:rsidRPr="004C03A7" w:rsidRDefault="004C03A7" w:rsidP="004C03A7">
      <w:pPr>
        <w:spacing w:after="0" w:line="360" w:lineRule="auto"/>
        <w:rPr>
          <w:lang w:val="en-US"/>
        </w:rPr>
      </w:pPr>
    </w:p>
    <w:p w:rsidR="004C03A7" w:rsidRPr="004C03A7" w:rsidRDefault="004C03A7" w:rsidP="004C03A7">
      <w:pPr>
        <w:spacing w:after="0" w:line="360" w:lineRule="auto"/>
        <w:rPr>
          <w:lang w:val="en-US"/>
        </w:rPr>
      </w:pPr>
    </w:p>
    <w:p w:rsidR="006C7BD8" w:rsidRDefault="00962D33" w:rsidP="00E371DA">
      <w:pPr>
        <w:spacing w:after="0" w:line="360" w:lineRule="auto"/>
        <w:rPr>
          <w:b/>
        </w:rPr>
      </w:pPr>
      <w:r w:rsidRPr="00962D33">
        <w:rPr>
          <w:b/>
        </w:rPr>
        <w:lastRenderedPageBreak/>
        <w:t>Legends to Figures</w:t>
      </w:r>
    </w:p>
    <w:p w:rsidR="00C8704B" w:rsidRDefault="00C94C23" w:rsidP="00E371DA">
      <w:pPr>
        <w:spacing w:after="0" w:line="360" w:lineRule="auto"/>
        <w:rPr>
          <w:b/>
        </w:rPr>
      </w:pPr>
      <w:r>
        <w:rPr>
          <w:b/>
        </w:rPr>
        <w:t xml:space="preserve">Figure </w:t>
      </w:r>
      <w:proofErr w:type="gramStart"/>
      <w:r>
        <w:rPr>
          <w:b/>
        </w:rPr>
        <w:t>1</w:t>
      </w:r>
      <w:proofErr w:type="gramEnd"/>
      <w:r>
        <w:rPr>
          <w:b/>
        </w:rPr>
        <w:t xml:space="preserve"> – </w:t>
      </w:r>
      <w:r>
        <w:t>M</w:t>
      </w:r>
      <w:r w:rsidRPr="00C94C23">
        <w:t>echanisms of renal glucose transport in the proximal tubule</w:t>
      </w:r>
    </w:p>
    <w:p w:rsidR="00C94C23" w:rsidRDefault="00C94C23" w:rsidP="00E371DA">
      <w:pPr>
        <w:spacing w:after="0" w:line="360" w:lineRule="auto"/>
        <w:rPr>
          <w:b/>
        </w:rPr>
      </w:pPr>
    </w:p>
    <w:p w:rsidR="00C94C23" w:rsidRPr="00C94C23" w:rsidRDefault="00C94C23" w:rsidP="00E371DA">
      <w:pPr>
        <w:spacing w:after="0" w:line="360" w:lineRule="auto"/>
      </w:pPr>
      <w:r>
        <w:rPr>
          <w:b/>
        </w:rPr>
        <w:t xml:space="preserve">Figure </w:t>
      </w:r>
      <w:proofErr w:type="gramStart"/>
      <w:r>
        <w:rPr>
          <w:b/>
        </w:rPr>
        <w:t>2</w:t>
      </w:r>
      <w:proofErr w:type="gramEnd"/>
      <w:r>
        <w:rPr>
          <w:b/>
        </w:rPr>
        <w:t xml:space="preserve"> – </w:t>
      </w:r>
      <w:r w:rsidRPr="00C94C23">
        <w:t>Effects of SGLT2 inhibition in multiple organ systems and metabolic pathways</w:t>
      </w:r>
    </w:p>
    <w:p w:rsidR="00962D33" w:rsidRPr="00962D33" w:rsidRDefault="00962D33" w:rsidP="00E371DA">
      <w:pPr>
        <w:spacing w:after="0" w:line="360" w:lineRule="auto"/>
        <w:rPr>
          <w:b/>
        </w:rPr>
      </w:pPr>
    </w:p>
    <w:sectPr w:rsidR="00962D33" w:rsidRPr="00962D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F7CF0"/>
    <w:multiLevelType w:val="multilevel"/>
    <w:tmpl w:val="3E3A8F98"/>
    <w:lvl w:ilvl="0">
      <w:start w:val="1"/>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224778"/>
    <w:multiLevelType w:val="multilevel"/>
    <w:tmpl w:val="327664A0"/>
    <w:lvl w:ilvl="0">
      <w:start w:val="1"/>
      <w:numFmt w:val="none"/>
      <w:lvlText w:val="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C473EFA"/>
    <w:multiLevelType w:val="multilevel"/>
    <w:tmpl w:val="DE342828"/>
    <w:lvl w:ilvl="0">
      <w:start w:val="1"/>
      <w:numFmt w:val="none"/>
      <w:lvlText w:val="4.2"/>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05B2518"/>
    <w:multiLevelType w:val="multilevel"/>
    <w:tmpl w:val="D88C0D74"/>
    <w:lvl w:ilvl="0">
      <w:start w:val="1"/>
      <w:numFmt w:val="none"/>
      <w:lvlText w:val="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lvlOverride w:ilvl="0">
      <w:lvl w:ilvl="0">
        <w:start w:val="1"/>
        <w:numFmt w:val="none"/>
        <w:lvlText w:val="2.1"/>
        <w:lvlJc w:val="left"/>
        <w:pPr>
          <w:ind w:left="360" w:hanging="360"/>
        </w:pPr>
        <w:rPr>
          <w:rFonts w:ascii="Times New Roman" w:hAnsi="Times New Roman" w:cs="Times New Roman" w:hint="default"/>
          <w:b/>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abstractNumId w:val="0"/>
    <w:lvlOverride w:ilvl="0">
      <w:lvl w:ilvl="0">
        <w:start w:val="1"/>
        <w:numFmt w:val="none"/>
        <w:lvlText w:val="3."/>
        <w:lvlJc w:val="left"/>
        <w:pPr>
          <w:ind w:left="360" w:hanging="360"/>
        </w:pPr>
        <w:rPr>
          <w:rFonts w:ascii="Times New Roman" w:hAnsi="Times New Roman" w:cs="Times New Roman"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
  </w:num>
  <w:num w:numId="4">
    <w:abstractNumId w:val="3"/>
  </w:num>
  <w:num w:numId="5">
    <w:abstractNumId w:val="2"/>
  </w:num>
  <w:num w:numId="6">
    <w:abstractNumId w:val="0"/>
    <w:lvlOverride w:ilvl="0">
      <w:lvl w:ilvl="0">
        <w:start w:val="1"/>
        <w:numFmt w:val="none"/>
        <w:lvlText w:val="4."/>
        <w:lvlJc w:val="left"/>
        <w:pPr>
          <w:ind w:left="360" w:hanging="360"/>
        </w:pPr>
        <w:rPr>
          <w:rFonts w:ascii="Times New Roman" w:hAnsi="Times New Roman" w:cs="Times New Roman"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5. "/>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0"/>
    <w:lvlOverride w:ilvl="0">
      <w:lvl w:ilvl="0">
        <w:start w:val="1"/>
        <w:numFmt w:val="none"/>
        <w:lvlText w:val="5."/>
        <w:lvlJc w:val="left"/>
        <w:pPr>
          <w:ind w:left="360" w:hanging="360"/>
        </w:pPr>
        <w:rPr>
          <w:rFonts w:ascii="Times New Roman" w:hAnsi="Times New Roman" w:cs="Times New Roman"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5. "/>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8">
    <w:abstractNumId w:val="0"/>
    <w:lvlOverride w:ilvl="0">
      <w:lvl w:ilvl="0">
        <w:start w:val="1"/>
        <w:numFmt w:val="none"/>
        <w:lvlText w:val="7."/>
        <w:lvlJc w:val="left"/>
        <w:pPr>
          <w:ind w:left="360" w:hanging="360"/>
        </w:pPr>
        <w:rPr>
          <w:rFonts w:ascii="Times New Roman" w:hAnsi="Times New Roman" w:cs="Times New Roman"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5. "/>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abstractNumId w:val="0"/>
    <w:lvlOverride w:ilvl="0">
      <w:lvl w:ilvl="0">
        <w:start w:val="1"/>
        <w:numFmt w:val="none"/>
        <w:lvlText w:val="6."/>
        <w:lvlJc w:val="left"/>
        <w:pPr>
          <w:ind w:left="360" w:hanging="360"/>
        </w:pPr>
        <w:rPr>
          <w:rFonts w:ascii="Times New Roman" w:hAnsi="Times New Roman" w:cs="Times New Roman"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5. "/>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Obes Meta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zeff5re22rmedez65eavdrewz0s0exw5z&quot;&gt;PTH-Saved-Saved&lt;record-ids&gt;&lt;item&gt;8298&lt;/item&gt;&lt;item&gt;8379&lt;/item&gt;&lt;item&gt;8438&lt;/item&gt;&lt;item&gt;8447&lt;/item&gt;&lt;item&gt;8449&lt;/item&gt;&lt;item&gt;8608&lt;/item&gt;&lt;item&gt;8609&lt;/item&gt;&lt;item&gt;8617&lt;/item&gt;&lt;item&gt;8618&lt;/item&gt;&lt;item&gt;8624&lt;/item&gt;&lt;item&gt;8683&lt;/item&gt;&lt;item&gt;8706&lt;/item&gt;&lt;item&gt;8709&lt;/item&gt;&lt;item&gt;8710&lt;/item&gt;&lt;item&gt;8715&lt;/item&gt;&lt;item&gt;8724&lt;/item&gt;&lt;item&gt;8752&lt;/item&gt;&lt;item&gt;8757&lt;/item&gt;&lt;item&gt;8758&lt;/item&gt;&lt;item&gt;8760&lt;/item&gt;&lt;item&gt;8766&lt;/item&gt;&lt;item&gt;8789&lt;/item&gt;&lt;item&gt;9026&lt;/item&gt;&lt;item&gt;9100&lt;/item&gt;&lt;item&gt;9101&lt;/item&gt;&lt;item&gt;9102&lt;/item&gt;&lt;item&gt;9103&lt;/item&gt;&lt;item&gt;9104&lt;/item&gt;&lt;item&gt;9105&lt;/item&gt;&lt;item&gt;9106&lt;/item&gt;&lt;item&gt;9107&lt;/item&gt;&lt;item&gt;9108&lt;/item&gt;&lt;item&gt;9109&lt;/item&gt;&lt;item&gt;9110&lt;/item&gt;&lt;item&gt;9111&lt;/item&gt;&lt;item&gt;9112&lt;/item&gt;&lt;item&gt;9113&lt;/item&gt;&lt;item&gt;9114&lt;/item&gt;&lt;item&gt;9115&lt;/item&gt;&lt;item&gt;9116&lt;/item&gt;&lt;item&gt;9117&lt;/item&gt;&lt;item&gt;9118&lt;/item&gt;&lt;item&gt;9119&lt;/item&gt;&lt;item&gt;9120&lt;/item&gt;&lt;item&gt;9121&lt;/item&gt;&lt;item&gt;9122&lt;/item&gt;&lt;item&gt;9123&lt;/item&gt;&lt;item&gt;9124&lt;/item&gt;&lt;item&gt;9125&lt;/item&gt;&lt;item&gt;9126&lt;/item&gt;&lt;item&gt;9127&lt;/item&gt;&lt;item&gt;9128&lt;/item&gt;&lt;item&gt;9129&lt;/item&gt;&lt;item&gt;9130&lt;/item&gt;&lt;item&gt;9131&lt;/item&gt;&lt;item&gt;9132&lt;/item&gt;&lt;item&gt;9133&lt;/item&gt;&lt;item&gt;9134&lt;/item&gt;&lt;item&gt;9135&lt;/item&gt;&lt;item&gt;9136&lt;/item&gt;&lt;item&gt;9137&lt;/item&gt;&lt;item&gt;9138&lt;/item&gt;&lt;item&gt;9139&lt;/item&gt;&lt;item&gt;9140&lt;/item&gt;&lt;item&gt;9141&lt;/item&gt;&lt;item&gt;9142&lt;/item&gt;&lt;item&gt;9143&lt;/item&gt;&lt;item&gt;9208&lt;/item&gt;&lt;item&gt;9209&lt;/item&gt;&lt;item&gt;9346&lt;/item&gt;&lt;item&gt;9430&lt;/item&gt;&lt;item&gt;9924&lt;/item&gt;&lt;item&gt;10130&lt;/item&gt;&lt;item&gt;10131&lt;/item&gt;&lt;item&gt;10132&lt;/item&gt;&lt;item&gt;10133&lt;/item&gt;&lt;/record-ids&gt;&lt;/item&gt;&lt;/Libraries&gt;"/>
  </w:docVars>
  <w:rsids>
    <w:rsidRoot w:val="00376C1A"/>
    <w:rsid w:val="000235C3"/>
    <w:rsid w:val="000336A5"/>
    <w:rsid w:val="00035543"/>
    <w:rsid w:val="0004400E"/>
    <w:rsid w:val="00072058"/>
    <w:rsid w:val="00083752"/>
    <w:rsid w:val="000C2F40"/>
    <w:rsid w:val="000C722E"/>
    <w:rsid w:val="000E6B07"/>
    <w:rsid w:val="00102284"/>
    <w:rsid w:val="00114456"/>
    <w:rsid w:val="00115EB9"/>
    <w:rsid w:val="0012205A"/>
    <w:rsid w:val="00142B80"/>
    <w:rsid w:val="00143EE0"/>
    <w:rsid w:val="0016766B"/>
    <w:rsid w:val="001747E2"/>
    <w:rsid w:val="0019750B"/>
    <w:rsid w:val="001E5AFF"/>
    <w:rsid w:val="001F5DD0"/>
    <w:rsid w:val="0023203E"/>
    <w:rsid w:val="00241CB7"/>
    <w:rsid w:val="00255F36"/>
    <w:rsid w:val="00306433"/>
    <w:rsid w:val="00342B2B"/>
    <w:rsid w:val="00376C1A"/>
    <w:rsid w:val="003C2FBB"/>
    <w:rsid w:val="00400FEA"/>
    <w:rsid w:val="004260FB"/>
    <w:rsid w:val="00431326"/>
    <w:rsid w:val="004373A5"/>
    <w:rsid w:val="004851EF"/>
    <w:rsid w:val="004C03A7"/>
    <w:rsid w:val="00522A00"/>
    <w:rsid w:val="005B3AC3"/>
    <w:rsid w:val="005D2544"/>
    <w:rsid w:val="00653032"/>
    <w:rsid w:val="00691F73"/>
    <w:rsid w:val="006C014A"/>
    <w:rsid w:val="006C7BD8"/>
    <w:rsid w:val="006D49BD"/>
    <w:rsid w:val="00700260"/>
    <w:rsid w:val="00701209"/>
    <w:rsid w:val="00717540"/>
    <w:rsid w:val="00746C22"/>
    <w:rsid w:val="007B2080"/>
    <w:rsid w:val="007C05E0"/>
    <w:rsid w:val="007C285C"/>
    <w:rsid w:val="007E5EC2"/>
    <w:rsid w:val="00850C79"/>
    <w:rsid w:val="00870C5E"/>
    <w:rsid w:val="00880E42"/>
    <w:rsid w:val="008B6164"/>
    <w:rsid w:val="008C6357"/>
    <w:rsid w:val="008E3DDA"/>
    <w:rsid w:val="009306E7"/>
    <w:rsid w:val="00942071"/>
    <w:rsid w:val="0095137E"/>
    <w:rsid w:val="00952BFA"/>
    <w:rsid w:val="00957591"/>
    <w:rsid w:val="00960E24"/>
    <w:rsid w:val="00962D33"/>
    <w:rsid w:val="009A5004"/>
    <w:rsid w:val="009F683A"/>
    <w:rsid w:val="00A27AA0"/>
    <w:rsid w:val="00A45A3B"/>
    <w:rsid w:val="00A86254"/>
    <w:rsid w:val="00A95F32"/>
    <w:rsid w:val="00AC2FDD"/>
    <w:rsid w:val="00B37B5A"/>
    <w:rsid w:val="00B54077"/>
    <w:rsid w:val="00B7621C"/>
    <w:rsid w:val="00BF471B"/>
    <w:rsid w:val="00C04277"/>
    <w:rsid w:val="00C6553C"/>
    <w:rsid w:val="00C8704B"/>
    <w:rsid w:val="00C92751"/>
    <w:rsid w:val="00C94C23"/>
    <w:rsid w:val="00CC39D4"/>
    <w:rsid w:val="00CD3A93"/>
    <w:rsid w:val="00D2449B"/>
    <w:rsid w:val="00D24FBA"/>
    <w:rsid w:val="00D3517B"/>
    <w:rsid w:val="00D575DA"/>
    <w:rsid w:val="00DB46A9"/>
    <w:rsid w:val="00DB7C97"/>
    <w:rsid w:val="00DC43E4"/>
    <w:rsid w:val="00DD1DE4"/>
    <w:rsid w:val="00E371DA"/>
    <w:rsid w:val="00E45738"/>
    <w:rsid w:val="00E61BF4"/>
    <w:rsid w:val="00EA3DDC"/>
    <w:rsid w:val="00EA6672"/>
    <w:rsid w:val="00EE0674"/>
    <w:rsid w:val="00EE74EE"/>
    <w:rsid w:val="00F00BD8"/>
    <w:rsid w:val="00F47477"/>
    <w:rsid w:val="00F86CD4"/>
    <w:rsid w:val="00FB4C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988CF9-C011-4337-89C9-CFA442D1C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371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371DA"/>
    <w:rPr>
      <w:rFonts w:ascii="Calibri" w:hAnsi="Calibri" w:cs="Calibri"/>
      <w:noProof/>
      <w:lang w:val="en-US"/>
    </w:rPr>
  </w:style>
  <w:style w:type="paragraph" w:customStyle="1" w:styleId="EndNoteBibliography">
    <w:name w:val="EndNote Bibliography"/>
    <w:basedOn w:val="Normal"/>
    <w:link w:val="EndNoteBibliographyChar"/>
    <w:rsid w:val="00E371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371DA"/>
    <w:rPr>
      <w:rFonts w:ascii="Calibri" w:hAnsi="Calibri" w:cs="Calibri"/>
      <w:noProof/>
      <w:lang w:val="en-US"/>
    </w:rPr>
  </w:style>
  <w:style w:type="table" w:styleId="TableGrid">
    <w:name w:val="Table Grid"/>
    <w:basedOn w:val="TableNormal"/>
    <w:uiPriority w:val="39"/>
    <w:rsid w:val="004C03A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747E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0</Pages>
  <Words>16067</Words>
  <Characters>91587</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lding</dc:creator>
  <cp:keywords/>
  <dc:description/>
  <cp:lastModifiedBy>Wilding, John</cp:lastModifiedBy>
  <cp:revision>8</cp:revision>
  <dcterms:created xsi:type="dcterms:W3CDTF">2018-11-30T11:12:00Z</dcterms:created>
  <dcterms:modified xsi:type="dcterms:W3CDTF">2020-01-03T16:00:00Z</dcterms:modified>
</cp:coreProperties>
</file>